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F302B" w14:textId="4EDDA214" w:rsidR="00FD38A7" w:rsidRDefault="00FD38A7" w:rsidP="00FC22E0">
      <w:pPr>
        <w:jc w:val="both"/>
        <w:rPr>
          <w:b/>
          <w:bCs/>
          <w:sz w:val="22"/>
          <w:szCs w:val="22"/>
        </w:rPr>
      </w:pPr>
      <w:r>
        <w:rPr>
          <w:noProof/>
          <w:lang w:val="en-US"/>
        </w:rPr>
        <w:drawing>
          <wp:anchor distT="0" distB="0" distL="114300" distR="114300" simplePos="0" relativeHeight="251659264" behindDoc="0" locked="0" layoutInCell="1" allowOverlap="1" wp14:anchorId="030B6938" wp14:editId="279FB4D4">
            <wp:simplePos x="0" y="0"/>
            <wp:positionH relativeFrom="column">
              <wp:posOffset>-571500</wp:posOffset>
            </wp:positionH>
            <wp:positionV relativeFrom="paragraph">
              <wp:posOffset>-571500</wp:posOffset>
            </wp:positionV>
            <wp:extent cx="3422650" cy="1087755"/>
            <wp:effectExtent l="0" t="0" r="6350" b="4445"/>
            <wp:wrapTight wrapText="bothSides">
              <wp:wrapPolygon edited="0">
                <wp:start x="0" y="0"/>
                <wp:lineTo x="0" y="21184"/>
                <wp:lineTo x="21480" y="21184"/>
                <wp:lineTo x="2148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TP Logo.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650" cy="1087755"/>
                    </a:xfrm>
                    <a:prstGeom prst="rect">
                      <a:avLst/>
                    </a:prstGeom>
                  </pic:spPr>
                </pic:pic>
              </a:graphicData>
            </a:graphic>
            <wp14:sizeRelH relativeFrom="page">
              <wp14:pctWidth>0</wp14:pctWidth>
            </wp14:sizeRelH>
            <wp14:sizeRelV relativeFrom="page">
              <wp14:pctHeight>0</wp14:pctHeight>
            </wp14:sizeRelV>
          </wp:anchor>
        </w:drawing>
      </w:r>
    </w:p>
    <w:p w14:paraId="25B79E64" w14:textId="77777777" w:rsidR="00FD38A7" w:rsidRDefault="00FD38A7" w:rsidP="00FC22E0">
      <w:pPr>
        <w:jc w:val="both"/>
        <w:rPr>
          <w:b/>
          <w:bCs/>
          <w:sz w:val="22"/>
          <w:szCs w:val="22"/>
        </w:rPr>
      </w:pPr>
    </w:p>
    <w:p w14:paraId="104421B8" w14:textId="77777777" w:rsidR="00FD38A7" w:rsidRDefault="00FD38A7" w:rsidP="00FC22E0">
      <w:pPr>
        <w:jc w:val="both"/>
        <w:rPr>
          <w:b/>
          <w:bCs/>
          <w:sz w:val="22"/>
          <w:szCs w:val="22"/>
        </w:rPr>
      </w:pPr>
    </w:p>
    <w:p w14:paraId="20CE5CF2" w14:textId="77777777" w:rsidR="00FD38A7" w:rsidRDefault="00FD38A7" w:rsidP="00FC22E0">
      <w:pPr>
        <w:jc w:val="both"/>
        <w:rPr>
          <w:b/>
          <w:bCs/>
          <w:sz w:val="22"/>
          <w:szCs w:val="22"/>
        </w:rPr>
      </w:pPr>
    </w:p>
    <w:p w14:paraId="483C0C1B" w14:textId="77777777" w:rsidR="008435D0" w:rsidRDefault="008435D0" w:rsidP="00FC22E0">
      <w:pPr>
        <w:jc w:val="both"/>
        <w:rPr>
          <w:b/>
          <w:bCs/>
          <w:sz w:val="22"/>
          <w:szCs w:val="22"/>
        </w:rPr>
      </w:pPr>
    </w:p>
    <w:p w14:paraId="737EC102" w14:textId="77777777" w:rsidR="008435D0" w:rsidRDefault="008435D0" w:rsidP="00FC22E0">
      <w:pPr>
        <w:jc w:val="both"/>
        <w:rPr>
          <w:b/>
          <w:bCs/>
          <w:sz w:val="22"/>
          <w:szCs w:val="22"/>
        </w:rPr>
      </w:pPr>
    </w:p>
    <w:p w14:paraId="26C909D1" w14:textId="77777777" w:rsidR="008435D0" w:rsidRDefault="008435D0" w:rsidP="00FC22E0">
      <w:pPr>
        <w:jc w:val="both"/>
        <w:rPr>
          <w:b/>
          <w:bCs/>
          <w:sz w:val="22"/>
          <w:szCs w:val="22"/>
        </w:rPr>
      </w:pPr>
    </w:p>
    <w:p w14:paraId="0B4B82A5" w14:textId="14390F4B" w:rsidR="003B7946" w:rsidRPr="003B7946" w:rsidRDefault="003B7946" w:rsidP="00FC22E0">
      <w:pPr>
        <w:jc w:val="both"/>
        <w:rPr>
          <w:b/>
          <w:bCs/>
          <w:sz w:val="22"/>
          <w:szCs w:val="22"/>
        </w:rPr>
      </w:pPr>
      <w:r w:rsidRPr="003B7946">
        <w:rPr>
          <w:b/>
          <w:bCs/>
          <w:sz w:val="22"/>
          <w:szCs w:val="22"/>
        </w:rPr>
        <w:t>TRACC Programme</w:t>
      </w:r>
      <w:r w:rsidR="004555C8">
        <w:rPr>
          <w:b/>
          <w:bCs/>
          <w:sz w:val="22"/>
          <w:szCs w:val="22"/>
        </w:rPr>
        <w:t xml:space="preserve"> Project Pro Forma</w:t>
      </w:r>
    </w:p>
    <w:p w14:paraId="6D4CE3CF" w14:textId="77777777" w:rsidR="003B7946" w:rsidRDefault="003B7946" w:rsidP="003B7946">
      <w:pPr>
        <w:jc w:val="both"/>
        <w:rPr>
          <w:rFonts w:ascii="Calibri" w:eastAsia="Times New Roman" w:hAnsi="Calibri" w:cs="FranklinGothic-Heavy"/>
          <w:sz w:val="22"/>
          <w:szCs w:val="22"/>
          <w:lang w:eastAsia="en-GB"/>
        </w:rPr>
      </w:pPr>
    </w:p>
    <w:p w14:paraId="3A8D03D4" w14:textId="6A127261" w:rsidR="00B402B9" w:rsidRPr="00A61817" w:rsidRDefault="00F071A1" w:rsidP="00FC22E0">
      <w:pPr>
        <w:jc w:val="both"/>
        <w:rPr>
          <w:rFonts w:ascii="Calibri" w:eastAsia="Times New Roman" w:hAnsi="Calibri" w:cs="FranklinGothic-Heavy"/>
          <w:sz w:val="22"/>
          <w:szCs w:val="22"/>
          <w:lang w:eastAsia="en-GB"/>
        </w:rPr>
      </w:pPr>
      <w:r w:rsidRPr="003B7946">
        <w:rPr>
          <w:rFonts w:ascii="Calibri" w:eastAsia="Times New Roman" w:hAnsi="Calibri" w:cs="FranklinGothic-Heavy"/>
          <w:sz w:val="22"/>
          <w:szCs w:val="22"/>
          <w:lang w:eastAsia="en-GB"/>
        </w:rPr>
        <w:t xml:space="preserve">TRACC (to Train and Retain Academic Cancer Clinicians) is a joint </w:t>
      </w:r>
      <w:r w:rsidR="003B7946" w:rsidRPr="003B7946">
        <w:rPr>
          <w:rFonts w:ascii="Calibri" w:eastAsia="Times New Roman" w:hAnsi="Calibri" w:cs="FranklinGothic-Heavy"/>
          <w:sz w:val="22"/>
          <w:szCs w:val="22"/>
          <w:lang w:eastAsia="en-GB"/>
        </w:rPr>
        <w:t xml:space="preserve">Glasgow/Edinburgh </w:t>
      </w:r>
      <w:r w:rsidR="004555C8" w:rsidRPr="003B7946">
        <w:rPr>
          <w:rFonts w:ascii="Calibri" w:eastAsia="Times New Roman" w:hAnsi="Calibri" w:cs="FranklinGothic-Heavy"/>
          <w:sz w:val="22"/>
          <w:szCs w:val="22"/>
          <w:lang w:eastAsia="en-GB"/>
        </w:rPr>
        <w:t xml:space="preserve">programme </w:t>
      </w:r>
      <w:r w:rsidRPr="003B7946">
        <w:rPr>
          <w:rFonts w:ascii="Calibri" w:eastAsia="Times New Roman" w:hAnsi="Calibri" w:cs="FranklinGothic-Heavy"/>
          <w:sz w:val="22"/>
          <w:szCs w:val="22"/>
          <w:lang w:eastAsia="en-GB"/>
        </w:rPr>
        <w:t>funded by C</w:t>
      </w:r>
      <w:r w:rsidR="003B7946" w:rsidRPr="003B7946">
        <w:rPr>
          <w:rFonts w:ascii="Calibri" w:eastAsia="Times New Roman" w:hAnsi="Calibri" w:cs="FranklinGothic-Heavy"/>
          <w:sz w:val="22"/>
          <w:szCs w:val="22"/>
          <w:lang w:eastAsia="en-GB"/>
        </w:rPr>
        <w:t>ancer Research UK</w:t>
      </w:r>
      <w:r w:rsidRPr="003B7946">
        <w:rPr>
          <w:rFonts w:ascii="Calibri" w:eastAsia="Times New Roman" w:hAnsi="Calibri" w:cs="FranklinGothic-Heavy"/>
          <w:sz w:val="22"/>
          <w:szCs w:val="22"/>
          <w:lang w:eastAsia="en-GB"/>
        </w:rPr>
        <w:t>.</w:t>
      </w:r>
      <w:r w:rsidR="004555C8">
        <w:rPr>
          <w:rFonts w:ascii="Calibri" w:eastAsia="Times New Roman" w:hAnsi="Calibri" w:cs="FranklinGothic-Heavy"/>
          <w:sz w:val="22"/>
          <w:szCs w:val="22"/>
          <w:lang w:eastAsia="en-GB"/>
        </w:rPr>
        <w:t xml:space="preserve"> </w:t>
      </w:r>
      <w:r w:rsidR="003B7946">
        <w:rPr>
          <w:rFonts w:ascii="Calibri" w:eastAsia="Times New Roman" w:hAnsi="Calibri" w:cs="FranklinGothic-Heavy"/>
          <w:sz w:val="22"/>
          <w:szCs w:val="22"/>
          <w:lang w:eastAsia="en-GB"/>
        </w:rPr>
        <w:t xml:space="preserve">The </w:t>
      </w:r>
      <w:r w:rsidR="003B7946" w:rsidRPr="003B7946">
        <w:rPr>
          <w:rFonts w:ascii="Calibri" w:eastAsia="Times New Roman" w:hAnsi="Calibri" w:cs="FranklinGothic-Heavy"/>
          <w:b/>
          <w:sz w:val="22"/>
          <w:szCs w:val="22"/>
          <w:lang w:eastAsia="en-GB"/>
        </w:rPr>
        <w:t>MB-PhD</w:t>
      </w:r>
      <w:r w:rsidR="003B7946">
        <w:rPr>
          <w:rFonts w:ascii="Calibri" w:eastAsia="Times New Roman" w:hAnsi="Calibri" w:cs="FranklinGothic-Heavy"/>
          <w:sz w:val="22"/>
          <w:szCs w:val="22"/>
          <w:lang w:eastAsia="en-GB"/>
        </w:rPr>
        <w:t xml:space="preserve"> strand of the programme</w:t>
      </w:r>
      <w:r w:rsidR="003B7946" w:rsidRPr="003B7946">
        <w:rPr>
          <w:rFonts w:ascii="Calibri" w:eastAsia="Times New Roman" w:hAnsi="Calibri" w:cs="FranklinGothic-Heavy"/>
          <w:sz w:val="22"/>
          <w:szCs w:val="22"/>
          <w:lang w:eastAsia="en-GB"/>
        </w:rPr>
        <w:t xml:space="preserve"> is an </w:t>
      </w:r>
      <w:r w:rsidR="003B7946" w:rsidRPr="003B7946">
        <w:rPr>
          <w:bCs/>
          <w:sz w:val="22"/>
          <w:szCs w:val="22"/>
        </w:rPr>
        <w:t>o</w:t>
      </w:r>
      <w:r w:rsidR="004555C8" w:rsidRPr="003B7946">
        <w:rPr>
          <w:bCs/>
          <w:sz w:val="22"/>
          <w:szCs w:val="22"/>
        </w:rPr>
        <w:t>pportunity</w:t>
      </w:r>
      <w:r w:rsidR="003B7946">
        <w:rPr>
          <w:bCs/>
          <w:sz w:val="22"/>
          <w:szCs w:val="22"/>
        </w:rPr>
        <w:t xml:space="preserve"> for medical students from either University </w:t>
      </w:r>
      <w:r w:rsidR="004555C8" w:rsidRPr="003B7946">
        <w:rPr>
          <w:bCs/>
          <w:sz w:val="22"/>
          <w:szCs w:val="22"/>
        </w:rPr>
        <w:t xml:space="preserve">to undertake a </w:t>
      </w:r>
      <w:r w:rsidR="004555C8" w:rsidRPr="003B7946">
        <w:rPr>
          <w:b/>
          <w:bCs/>
          <w:sz w:val="22"/>
          <w:szCs w:val="22"/>
        </w:rPr>
        <w:t>3</w:t>
      </w:r>
      <w:r w:rsidR="003B7946" w:rsidRPr="003B7946">
        <w:rPr>
          <w:b/>
          <w:bCs/>
          <w:sz w:val="22"/>
          <w:szCs w:val="22"/>
        </w:rPr>
        <w:t>-</w:t>
      </w:r>
      <w:r w:rsidR="004555C8" w:rsidRPr="003B7946">
        <w:rPr>
          <w:b/>
          <w:bCs/>
          <w:sz w:val="22"/>
          <w:szCs w:val="22"/>
        </w:rPr>
        <w:t xml:space="preserve">year </w:t>
      </w:r>
      <w:r w:rsidR="004555C8" w:rsidRPr="003B7946">
        <w:rPr>
          <w:bCs/>
          <w:sz w:val="22"/>
          <w:szCs w:val="22"/>
        </w:rPr>
        <w:t>PhD after the</w:t>
      </w:r>
      <w:r w:rsidR="003B7946">
        <w:rPr>
          <w:bCs/>
          <w:sz w:val="22"/>
          <w:szCs w:val="22"/>
        </w:rPr>
        <w:t>ir</w:t>
      </w:r>
      <w:r w:rsidR="004555C8" w:rsidRPr="003B7946">
        <w:rPr>
          <w:bCs/>
          <w:sz w:val="22"/>
          <w:szCs w:val="22"/>
        </w:rPr>
        <w:t xml:space="preserve"> BSc year in </w:t>
      </w:r>
      <w:r w:rsidR="004555C8" w:rsidRPr="003B7946">
        <w:rPr>
          <w:b/>
          <w:bCs/>
          <w:sz w:val="22"/>
          <w:szCs w:val="22"/>
        </w:rPr>
        <w:t>any discipline relevant to cancer research</w:t>
      </w:r>
      <w:r w:rsidR="003B7946">
        <w:rPr>
          <w:bCs/>
          <w:sz w:val="22"/>
          <w:szCs w:val="22"/>
        </w:rPr>
        <w:t>. St</w:t>
      </w:r>
      <w:r w:rsidR="004555C8">
        <w:rPr>
          <w:bCs/>
          <w:sz w:val="22"/>
          <w:szCs w:val="22"/>
        </w:rPr>
        <w:t>udents</w:t>
      </w:r>
      <w:r w:rsidR="003B7946">
        <w:rPr>
          <w:bCs/>
          <w:sz w:val="22"/>
          <w:szCs w:val="22"/>
        </w:rPr>
        <w:t xml:space="preserve"> are provided with </w:t>
      </w:r>
      <w:r w:rsidR="004555C8">
        <w:rPr>
          <w:bCs/>
          <w:sz w:val="22"/>
          <w:szCs w:val="22"/>
        </w:rPr>
        <w:t>c</w:t>
      </w:r>
      <w:r w:rsidR="004555C8" w:rsidRPr="003B7946">
        <w:rPr>
          <w:bCs/>
          <w:sz w:val="22"/>
          <w:szCs w:val="22"/>
        </w:rPr>
        <w:t xml:space="preserve">lose mentoring and support </w:t>
      </w:r>
      <w:r w:rsidR="004555C8">
        <w:rPr>
          <w:bCs/>
          <w:sz w:val="22"/>
          <w:szCs w:val="22"/>
        </w:rPr>
        <w:t>to</w:t>
      </w:r>
      <w:r w:rsidR="004555C8" w:rsidRPr="003B7946">
        <w:rPr>
          <w:bCs/>
          <w:sz w:val="22"/>
          <w:szCs w:val="22"/>
        </w:rPr>
        <w:t xml:space="preserve"> find the project that </w:t>
      </w:r>
      <w:r w:rsidR="004555C8">
        <w:rPr>
          <w:bCs/>
          <w:sz w:val="22"/>
          <w:szCs w:val="22"/>
        </w:rPr>
        <w:t xml:space="preserve">best </w:t>
      </w:r>
      <w:r w:rsidR="004555C8" w:rsidRPr="003B7946">
        <w:rPr>
          <w:bCs/>
          <w:sz w:val="22"/>
          <w:szCs w:val="22"/>
        </w:rPr>
        <w:t xml:space="preserve">fits </w:t>
      </w:r>
      <w:r w:rsidR="004555C8">
        <w:rPr>
          <w:bCs/>
          <w:sz w:val="22"/>
          <w:szCs w:val="22"/>
        </w:rPr>
        <w:t>their</w:t>
      </w:r>
      <w:r w:rsidR="004555C8" w:rsidRPr="003B7946">
        <w:rPr>
          <w:bCs/>
          <w:sz w:val="22"/>
          <w:szCs w:val="22"/>
        </w:rPr>
        <w:t xml:space="preserve"> interests across Edinburgh and Glasgow</w:t>
      </w:r>
      <w:r w:rsidR="004555C8">
        <w:rPr>
          <w:bCs/>
          <w:sz w:val="22"/>
          <w:szCs w:val="22"/>
        </w:rPr>
        <w:t>.</w:t>
      </w:r>
      <w:r w:rsidR="00A61817">
        <w:rPr>
          <w:rFonts w:ascii="Calibri" w:eastAsia="Times New Roman" w:hAnsi="Calibri" w:cs="FranklinGothic-Heavy"/>
          <w:sz w:val="22"/>
          <w:szCs w:val="22"/>
          <w:lang w:eastAsia="en-GB"/>
        </w:rPr>
        <w:t xml:space="preserve"> </w:t>
      </w:r>
      <w:r w:rsidR="004555C8">
        <w:rPr>
          <w:bCs/>
          <w:sz w:val="22"/>
          <w:szCs w:val="22"/>
        </w:rPr>
        <w:t>Your</w:t>
      </w:r>
      <w:r w:rsidR="00C91D53" w:rsidRPr="003B7946">
        <w:rPr>
          <w:bCs/>
          <w:sz w:val="22"/>
          <w:szCs w:val="22"/>
        </w:rPr>
        <w:t xml:space="preserve"> </w:t>
      </w:r>
      <w:r w:rsidR="003B7946" w:rsidRPr="003B7946">
        <w:rPr>
          <w:bCs/>
          <w:sz w:val="22"/>
          <w:szCs w:val="22"/>
        </w:rPr>
        <w:t xml:space="preserve">MB-PhD </w:t>
      </w:r>
      <w:r w:rsidR="00C91D53" w:rsidRPr="003B7946">
        <w:rPr>
          <w:bCs/>
          <w:sz w:val="22"/>
          <w:szCs w:val="22"/>
        </w:rPr>
        <w:t>project</w:t>
      </w:r>
      <w:r w:rsidR="004555C8">
        <w:rPr>
          <w:bCs/>
          <w:sz w:val="22"/>
          <w:szCs w:val="22"/>
        </w:rPr>
        <w:t xml:space="preserve"> proposal</w:t>
      </w:r>
      <w:r w:rsidR="00C91D53" w:rsidRPr="003B7946">
        <w:rPr>
          <w:bCs/>
          <w:sz w:val="22"/>
          <w:szCs w:val="22"/>
        </w:rPr>
        <w:t xml:space="preserve"> </w:t>
      </w:r>
      <w:r w:rsidR="00B402B9" w:rsidRPr="003B7946">
        <w:rPr>
          <w:bCs/>
          <w:sz w:val="22"/>
          <w:szCs w:val="22"/>
        </w:rPr>
        <w:t>should be</w:t>
      </w:r>
      <w:r w:rsidR="00C91D53" w:rsidRPr="003B7946">
        <w:rPr>
          <w:bCs/>
          <w:sz w:val="22"/>
          <w:szCs w:val="22"/>
        </w:rPr>
        <w:t xml:space="preserve"> suitable for </w:t>
      </w:r>
      <w:r w:rsidR="00B402B9" w:rsidRPr="003B7946">
        <w:rPr>
          <w:bCs/>
          <w:sz w:val="22"/>
          <w:szCs w:val="22"/>
        </w:rPr>
        <w:t>a 2</w:t>
      </w:r>
      <w:r w:rsidR="00B402B9" w:rsidRPr="003B7946">
        <w:rPr>
          <w:bCs/>
          <w:sz w:val="22"/>
          <w:szCs w:val="22"/>
          <w:vertAlign w:val="superscript"/>
        </w:rPr>
        <w:t>nd</w:t>
      </w:r>
      <w:r w:rsidR="00B402B9" w:rsidRPr="003B7946">
        <w:rPr>
          <w:bCs/>
          <w:sz w:val="22"/>
          <w:szCs w:val="22"/>
        </w:rPr>
        <w:t xml:space="preserve"> or 3</w:t>
      </w:r>
      <w:r w:rsidR="00B402B9" w:rsidRPr="003B7946">
        <w:rPr>
          <w:bCs/>
          <w:sz w:val="22"/>
          <w:szCs w:val="22"/>
          <w:vertAlign w:val="superscript"/>
        </w:rPr>
        <w:t>rd</w:t>
      </w:r>
      <w:r w:rsidR="00B402B9" w:rsidRPr="003B7946">
        <w:rPr>
          <w:bCs/>
          <w:sz w:val="22"/>
          <w:szCs w:val="22"/>
        </w:rPr>
        <w:t xml:space="preserve"> year medical student undertaking a 3-year intercalated PhD (having previous completed a 1-year intercalated BSc</w:t>
      </w:r>
      <w:proofErr w:type="gramStart"/>
      <w:r w:rsidR="00B402B9" w:rsidRPr="003B7946">
        <w:rPr>
          <w:bCs/>
          <w:sz w:val="22"/>
          <w:szCs w:val="22"/>
        </w:rPr>
        <w:t>).</w:t>
      </w:r>
      <w:r w:rsidR="00A61817" w:rsidRPr="00A61817">
        <w:rPr>
          <w:bCs/>
          <w:sz w:val="22"/>
          <w:szCs w:val="22"/>
        </w:rPr>
        <w:t>.</w:t>
      </w:r>
      <w:proofErr w:type="gramEnd"/>
    </w:p>
    <w:p w14:paraId="329C9EE8" w14:textId="278AA8E3" w:rsidR="00A61817" w:rsidRDefault="00A61817" w:rsidP="00FC22E0">
      <w:pPr>
        <w:jc w:val="both"/>
        <w:rPr>
          <w:bCs/>
          <w:sz w:val="22"/>
          <w:szCs w:val="22"/>
        </w:rPr>
      </w:pPr>
    </w:p>
    <w:p w14:paraId="6E561C88" w14:textId="2F0FA2F2" w:rsidR="00C91D53" w:rsidRDefault="00C91D53" w:rsidP="00FC22E0">
      <w:pPr>
        <w:jc w:val="both"/>
        <w:rPr>
          <w:b/>
          <w:bCs/>
          <w:sz w:val="22"/>
          <w:szCs w:val="22"/>
        </w:rPr>
      </w:pPr>
    </w:p>
    <w:p w14:paraId="702183E5" w14:textId="2F035DAA" w:rsidR="00A40DCB" w:rsidRPr="00FD38A7" w:rsidRDefault="00830F86" w:rsidP="00FC22E0">
      <w:pPr>
        <w:jc w:val="both"/>
        <w:rPr>
          <w:b/>
          <w:bCs/>
          <w:sz w:val="22"/>
          <w:szCs w:val="22"/>
        </w:rPr>
      </w:pPr>
      <w:r w:rsidRPr="003B7946">
        <w:rPr>
          <w:rFonts w:ascii="Calibri" w:eastAsia="Times New Roman" w:hAnsi="Calibri" w:cs="FranklinGothic-Heavy"/>
          <w:b/>
          <w:sz w:val="22"/>
          <w:szCs w:val="22"/>
          <w:lang w:eastAsia="en-GB"/>
        </w:rPr>
        <w:t>MB-</w:t>
      </w:r>
      <w:proofErr w:type="gramStart"/>
      <w:r w:rsidRPr="003B7946">
        <w:rPr>
          <w:rFonts w:ascii="Calibri" w:eastAsia="Times New Roman" w:hAnsi="Calibri" w:cs="FranklinGothic-Heavy"/>
          <w:b/>
          <w:sz w:val="22"/>
          <w:szCs w:val="22"/>
          <w:lang w:eastAsia="en-GB"/>
        </w:rPr>
        <w:t>PhD</w:t>
      </w:r>
      <w:r>
        <w:rPr>
          <w:rFonts w:ascii="Calibri" w:eastAsia="Times New Roman" w:hAnsi="Calibri" w:cs="FranklinGothic-Heavy"/>
          <w:sz w:val="22"/>
          <w:szCs w:val="22"/>
          <w:lang w:eastAsia="en-GB"/>
        </w:rPr>
        <w:t xml:space="preserve">  </w:t>
      </w:r>
      <w:r w:rsidR="00A40DCB" w:rsidRPr="00FD38A7">
        <w:rPr>
          <w:b/>
          <w:bCs/>
          <w:sz w:val="22"/>
          <w:szCs w:val="22"/>
        </w:rPr>
        <w:t>Project</w:t>
      </w:r>
      <w:proofErr w:type="gramEnd"/>
      <w:r w:rsidR="00A40DCB" w:rsidRPr="00FD38A7">
        <w:rPr>
          <w:b/>
          <w:bCs/>
          <w:sz w:val="22"/>
          <w:szCs w:val="22"/>
        </w:rPr>
        <w:t xml:space="preserve"> </w:t>
      </w:r>
      <w:r w:rsidR="00806088">
        <w:rPr>
          <w:b/>
          <w:bCs/>
          <w:sz w:val="22"/>
          <w:szCs w:val="22"/>
        </w:rPr>
        <w:t>t</w:t>
      </w:r>
      <w:r w:rsidR="00A40DCB" w:rsidRPr="00FD38A7">
        <w:rPr>
          <w:b/>
          <w:bCs/>
          <w:sz w:val="22"/>
          <w:szCs w:val="22"/>
        </w:rPr>
        <w:t>itle:</w:t>
      </w:r>
      <w:r w:rsidR="002A7313" w:rsidRPr="00FD38A7">
        <w:rPr>
          <w:b/>
          <w:bCs/>
          <w:sz w:val="22"/>
          <w:szCs w:val="22"/>
        </w:rPr>
        <w:t xml:space="preserve"> </w:t>
      </w:r>
    </w:p>
    <w:p w14:paraId="02B5E658" w14:textId="688C2076" w:rsidR="00A40DCB" w:rsidRDefault="00414750" w:rsidP="00FC22E0">
      <w:pPr>
        <w:jc w:val="both"/>
        <w:rPr>
          <w:b/>
          <w:bCs/>
          <w:sz w:val="22"/>
          <w:szCs w:val="22"/>
        </w:rPr>
      </w:pPr>
      <w:r>
        <w:rPr>
          <w:b/>
          <w:bCs/>
          <w:sz w:val="22"/>
          <w:szCs w:val="22"/>
        </w:rPr>
        <w:t>Unbiased identification of degraders for cancer treatment</w:t>
      </w:r>
    </w:p>
    <w:p w14:paraId="34E90182" w14:textId="77777777" w:rsidR="00FD38A7" w:rsidRPr="00FD38A7" w:rsidRDefault="00FD38A7" w:rsidP="00FC22E0">
      <w:pPr>
        <w:jc w:val="both"/>
        <w:rPr>
          <w:b/>
          <w:bCs/>
          <w:sz w:val="22"/>
          <w:szCs w:val="22"/>
        </w:rPr>
      </w:pPr>
    </w:p>
    <w:p w14:paraId="3F937E34" w14:textId="77777777" w:rsidR="00E43BD1" w:rsidRDefault="002E79A8" w:rsidP="00FC22E0">
      <w:pPr>
        <w:jc w:val="both"/>
        <w:rPr>
          <w:bCs/>
          <w:i/>
          <w:sz w:val="22"/>
          <w:szCs w:val="22"/>
        </w:rPr>
      </w:pPr>
      <w:r w:rsidRPr="00FD38A7">
        <w:rPr>
          <w:b/>
          <w:bCs/>
          <w:sz w:val="22"/>
          <w:szCs w:val="22"/>
        </w:rPr>
        <w:t>Supervisor</w:t>
      </w:r>
      <w:r w:rsidR="00E43BD1">
        <w:rPr>
          <w:b/>
          <w:bCs/>
          <w:sz w:val="22"/>
          <w:szCs w:val="22"/>
        </w:rPr>
        <w:t>y</w:t>
      </w:r>
      <w:r w:rsidR="00A40DCB" w:rsidRPr="00FD38A7">
        <w:rPr>
          <w:b/>
          <w:bCs/>
          <w:sz w:val="22"/>
          <w:szCs w:val="22"/>
        </w:rPr>
        <w:t xml:space="preserve"> </w:t>
      </w:r>
      <w:r w:rsidR="00806088">
        <w:rPr>
          <w:b/>
          <w:bCs/>
          <w:sz w:val="22"/>
          <w:szCs w:val="22"/>
        </w:rPr>
        <w:t>t</w:t>
      </w:r>
      <w:r w:rsidR="00A40DCB" w:rsidRPr="00FD38A7">
        <w:rPr>
          <w:b/>
          <w:bCs/>
          <w:sz w:val="22"/>
          <w:szCs w:val="22"/>
        </w:rPr>
        <w:t>eam</w:t>
      </w:r>
      <w:r w:rsidRPr="00FD38A7">
        <w:rPr>
          <w:b/>
          <w:bCs/>
          <w:sz w:val="22"/>
          <w:szCs w:val="22"/>
        </w:rPr>
        <w:t xml:space="preserve">: </w:t>
      </w:r>
    </w:p>
    <w:p w14:paraId="17DB4E93" w14:textId="54BD039E" w:rsidR="002E79A8" w:rsidRPr="00E43BD1" w:rsidRDefault="00E43BD1" w:rsidP="00FC22E0">
      <w:pPr>
        <w:jc w:val="both"/>
        <w:rPr>
          <w:bCs/>
          <w:i/>
          <w:sz w:val="22"/>
          <w:szCs w:val="22"/>
        </w:rPr>
      </w:pPr>
      <w:r>
        <w:rPr>
          <w:bCs/>
          <w:i/>
          <w:sz w:val="22"/>
          <w:szCs w:val="22"/>
        </w:rPr>
        <w:t>Please consider including supervisors from the other centre where there is a good fit</w:t>
      </w:r>
    </w:p>
    <w:p w14:paraId="16758919" w14:textId="13141A87" w:rsidR="002E79A8" w:rsidRDefault="00414750" w:rsidP="00FC22E0">
      <w:pPr>
        <w:jc w:val="both"/>
        <w:rPr>
          <w:sz w:val="22"/>
          <w:szCs w:val="22"/>
        </w:rPr>
      </w:pPr>
      <w:r>
        <w:rPr>
          <w:sz w:val="22"/>
          <w:szCs w:val="22"/>
        </w:rPr>
        <w:t xml:space="preserve">Vincenzo </w:t>
      </w:r>
      <w:proofErr w:type="spellStart"/>
      <w:r>
        <w:rPr>
          <w:sz w:val="22"/>
          <w:szCs w:val="22"/>
        </w:rPr>
        <w:t>D’Angiolella</w:t>
      </w:r>
      <w:proofErr w:type="spellEnd"/>
      <w:r>
        <w:rPr>
          <w:sz w:val="22"/>
          <w:szCs w:val="22"/>
        </w:rPr>
        <w:t>, Neil Carragher</w:t>
      </w:r>
      <w:r w:rsidR="00564A6B">
        <w:rPr>
          <w:sz w:val="22"/>
          <w:szCs w:val="22"/>
        </w:rPr>
        <w:t>, Charlie Gourley</w:t>
      </w:r>
      <w:r>
        <w:rPr>
          <w:sz w:val="22"/>
          <w:szCs w:val="22"/>
        </w:rPr>
        <w:t xml:space="preserve"> </w:t>
      </w:r>
    </w:p>
    <w:p w14:paraId="69EB9F8E" w14:textId="77777777" w:rsidR="00FD38A7" w:rsidRPr="00FD38A7" w:rsidRDefault="00FD38A7" w:rsidP="00FC22E0">
      <w:pPr>
        <w:jc w:val="both"/>
        <w:rPr>
          <w:sz w:val="22"/>
          <w:szCs w:val="22"/>
        </w:rPr>
      </w:pPr>
    </w:p>
    <w:p w14:paraId="31529679" w14:textId="6106C485" w:rsidR="00A40DCB" w:rsidRPr="00FD38A7" w:rsidRDefault="00A40DCB" w:rsidP="00FC22E0">
      <w:pPr>
        <w:jc w:val="both"/>
        <w:rPr>
          <w:b/>
          <w:bCs/>
          <w:sz w:val="22"/>
          <w:szCs w:val="22"/>
        </w:rPr>
      </w:pPr>
      <w:r w:rsidRPr="00FD38A7">
        <w:rPr>
          <w:b/>
          <w:bCs/>
          <w:sz w:val="22"/>
          <w:szCs w:val="22"/>
        </w:rPr>
        <w:t xml:space="preserve">Lab </w:t>
      </w:r>
      <w:r w:rsidR="00806088">
        <w:rPr>
          <w:b/>
          <w:bCs/>
          <w:sz w:val="22"/>
          <w:szCs w:val="22"/>
        </w:rPr>
        <w:t>w</w:t>
      </w:r>
      <w:r w:rsidRPr="00FD38A7">
        <w:rPr>
          <w:b/>
          <w:bCs/>
          <w:sz w:val="22"/>
          <w:szCs w:val="22"/>
        </w:rPr>
        <w:t>ebsites:</w:t>
      </w:r>
    </w:p>
    <w:p w14:paraId="1DB5F6B9" w14:textId="31FFD436" w:rsidR="00A40DCB" w:rsidRDefault="00414750" w:rsidP="00FC22E0">
      <w:pPr>
        <w:jc w:val="both"/>
        <w:rPr>
          <w:sz w:val="22"/>
          <w:szCs w:val="22"/>
        </w:rPr>
      </w:pPr>
      <w:hyperlink r:id="rId6" w:history="1">
        <w:r w:rsidRPr="006C77A2">
          <w:rPr>
            <w:rStyle w:val="Hyperlink"/>
            <w:sz w:val="22"/>
            <w:szCs w:val="22"/>
          </w:rPr>
          <w:t>https://institute-genetics-cancer.ed.ac.uk/research/research-groups-a-z/d-angiolella-group</w:t>
        </w:r>
      </w:hyperlink>
    </w:p>
    <w:p w14:paraId="6F84CB03" w14:textId="63A35B1F" w:rsidR="00414750" w:rsidRDefault="00414750" w:rsidP="00FC22E0">
      <w:pPr>
        <w:jc w:val="both"/>
      </w:pPr>
      <w:hyperlink r:id="rId7" w:history="1">
        <w:r w:rsidRPr="006C77A2">
          <w:rPr>
            <w:rStyle w:val="Hyperlink"/>
            <w:sz w:val="22"/>
            <w:szCs w:val="22"/>
          </w:rPr>
          <w:t>https://edwebprofiles.ed.ac.uk/profile/neil-carragher</w:t>
        </w:r>
      </w:hyperlink>
    </w:p>
    <w:p w14:paraId="103D8D50" w14:textId="5AF6BA52" w:rsidR="00564A6B" w:rsidRDefault="00564A6B" w:rsidP="00FC22E0">
      <w:pPr>
        <w:jc w:val="both"/>
        <w:rPr>
          <w:sz w:val="22"/>
          <w:szCs w:val="22"/>
        </w:rPr>
      </w:pPr>
      <w:hyperlink r:id="rId8" w:history="1">
        <w:r w:rsidRPr="00761D8E">
          <w:rPr>
            <w:rStyle w:val="Hyperlink"/>
            <w:sz w:val="22"/>
            <w:szCs w:val="22"/>
          </w:rPr>
          <w:t>https://institute-genetics-cancer.ed.ac.uk/research/research-groups-a-z/gourley-group</w:t>
        </w:r>
      </w:hyperlink>
    </w:p>
    <w:p w14:paraId="0F5507CB" w14:textId="77777777" w:rsidR="00FD38A7" w:rsidRPr="00FD38A7" w:rsidRDefault="00FD38A7" w:rsidP="00FC22E0">
      <w:pPr>
        <w:jc w:val="both"/>
        <w:rPr>
          <w:sz w:val="22"/>
          <w:szCs w:val="22"/>
        </w:rPr>
      </w:pPr>
    </w:p>
    <w:p w14:paraId="6EC077B0" w14:textId="41E52032" w:rsidR="002E79A8" w:rsidRPr="00FD38A7" w:rsidRDefault="00A40DCB" w:rsidP="00FC22E0">
      <w:pPr>
        <w:jc w:val="both"/>
        <w:rPr>
          <w:b/>
          <w:bCs/>
          <w:sz w:val="22"/>
          <w:szCs w:val="22"/>
        </w:rPr>
      </w:pPr>
      <w:r w:rsidRPr="00FD38A7">
        <w:rPr>
          <w:b/>
          <w:bCs/>
          <w:sz w:val="22"/>
          <w:szCs w:val="22"/>
        </w:rPr>
        <w:t xml:space="preserve">Research </w:t>
      </w:r>
      <w:r w:rsidR="00806088">
        <w:rPr>
          <w:b/>
          <w:bCs/>
          <w:sz w:val="22"/>
          <w:szCs w:val="22"/>
        </w:rPr>
        <w:t>q</w:t>
      </w:r>
      <w:r w:rsidRPr="00FD38A7">
        <w:rPr>
          <w:b/>
          <w:bCs/>
          <w:sz w:val="22"/>
          <w:szCs w:val="22"/>
        </w:rPr>
        <w:t>uestion:</w:t>
      </w:r>
    </w:p>
    <w:p w14:paraId="767BA16C" w14:textId="77777777" w:rsidR="006B2E9D" w:rsidRDefault="006B2E9D" w:rsidP="00FC22E0">
      <w:pPr>
        <w:jc w:val="both"/>
        <w:rPr>
          <w:sz w:val="22"/>
          <w:szCs w:val="22"/>
        </w:rPr>
      </w:pPr>
    </w:p>
    <w:p w14:paraId="405B31F7" w14:textId="08B81879" w:rsidR="00FD38A7" w:rsidRDefault="00414750" w:rsidP="00FC22E0">
      <w:pPr>
        <w:jc w:val="both"/>
        <w:rPr>
          <w:sz w:val="22"/>
          <w:szCs w:val="22"/>
        </w:rPr>
      </w:pPr>
      <w:r>
        <w:rPr>
          <w:sz w:val="22"/>
          <w:szCs w:val="22"/>
        </w:rPr>
        <w:t xml:space="preserve">The pharmacological targeting of proteins with specific enzymatic function has led to great advancements in cancer treatment. However, the chemicals developed are restricted to the druggable space of the genome, which includes only ~10% of proteins. An emerging targeting modality is based on the induced degradation of target proteins through proteolysis targeting chimaeras (PROTACs) and molecular glues. </w:t>
      </w:r>
      <w:r w:rsidR="001A2F10">
        <w:rPr>
          <w:sz w:val="22"/>
          <w:szCs w:val="22"/>
        </w:rPr>
        <w:t>Th</w:t>
      </w:r>
      <w:r w:rsidR="006B2E9D">
        <w:rPr>
          <w:sz w:val="22"/>
          <w:szCs w:val="22"/>
        </w:rPr>
        <w:t>e modality</w:t>
      </w:r>
      <w:r w:rsidR="001A2F10">
        <w:rPr>
          <w:sz w:val="22"/>
          <w:szCs w:val="22"/>
        </w:rPr>
        <w:t xml:space="preserve"> is based on chemicals that promote proximity between an E3 ubiquitin ligase </w:t>
      </w:r>
      <w:r w:rsidR="006B2E9D">
        <w:rPr>
          <w:sz w:val="22"/>
          <w:szCs w:val="22"/>
        </w:rPr>
        <w:t xml:space="preserve">and a selected substrate. The proximity allows the E3s to transfer ubiquitin molecules to the substrates for degradation by the proteasome. This approach expands the </w:t>
      </w:r>
      <w:proofErr w:type="spellStart"/>
      <w:r w:rsidR="006B2E9D">
        <w:rPr>
          <w:sz w:val="22"/>
          <w:szCs w:val="22"/>
        </w:rPr>
        <w:t>druggability</w:t>
      </w:r>
      <w:proofErr w:type="spellEnd"/>
      <w:r w:rsidR="006B2E9D">
        <w:rPr>
          <w:sz w:val="22"/>
          <w:szCs w:val="22"/>
        </w:rPr>
        <w:t xml:space="preserve"> to virtually all proteins, thus, representing a gold-mine opportunity for novel treatments.</w:t>
      </w:r>
      <w:r w:rsidR="004B1482">
        <w:rPr>
          <w:sz w:val="22"/>
          <w:szCs w:val="22"/>
        </w:rPr>
        <w:t xml:space="preserve"> Indeed, there are over 900 new degraders in various phases of experimentation with some of them reaching phase 3. </w:t>
      </w:r>
      <w:r w:rsidR="006B2E9D">
        <w:rPr>
          <w:sz w:val="22"/>
          <w:szCs w:val="22"/>
        </w:rPr>
        <w:t xml:space="preserve"> We devised an unbiased strategy to identify cytostatic degrader compounds. By screening a compound library</w:t>
      </w:r>
      <w:r w:rsidR="004B1482">
        <w:rPr>
          <w:sz w:val="22"/>
          <w:szCs w:val="22"/>
        </w:rPr>
        <w:t>,</w:t>
      </w:r>
      <w:r w:rsidR="006B2E9D">
        <w:rPr>
          <w:sz w:val="22"/>
          <w:szCs w:val="22"/>
        </w:rPr>
        <w:t xml:space="preserve"> we aim to identify degrader molecules which arrest the proliferation of cancer cells. </w:t>
      </w:r>
      <w:r w:rsidR="00D218EB">
        <w:rPr>
          <w:sz w:val="22"/>
          <w:szCs w:val="22"/>
        </w:rPr>
        <w:t xml:space="preserve">We will focus on Ovarian cancer cells in the first instance, but more models might be developed according to preliminary results. </w:t>
      </w:r>
    </w:p>
    <w:p w14:paraId="4C18BE3A" w14:textId="77777777" w:rsidR="00FD38A7" w:rsidRPr="00FD38A7" w:rsidRDefault="00FD38A7" w:rsidP="00FC22E0">
      <w:pPr>
        <w:jc w:val="both"/>
        <w:rPr>
          <w:sz w:val="22"/>
          <w:szCs w:val="22"/>
        </w:rPr>
      </w:pPr>
    </w:p>
    <w:p w14:paraId="4E0669DE" w14:textId="41897FE2" w:rsidR="00DD4417" w:rsidRPr="00FD38A7" w:rsidRDefault="00A40DCB" w:rsidP="00FC22E0">
      <w:pPr>
        <w:jc w:val="both"/>
        <w:rPr>
          <w:b/>
          <w:bCs/>
          <w:sz w:val="22"/>
          <w:szCs w:val="22"/>
        </w:rPr>
      </w:pPr>
      <w:r w:rsidRPr="00FD38A7">
        <w:rPr>
          <w:b/>
          <w:bCs/>
          <w:sz w:val="22"/>
          <w:szCs w:val="22"/>
        </w:rPr>
        <w:t>Relevance to Cancer:</w:t>
      </w:r>
      <w:r w:rsidR="002623D6" w:rsidRPr="00FD38A7">
        <w:rPr>
          <w:b/>
          <w:bCs/>
          <w:sz w:val="22"/>
          <w:szCs w:val="22"/>
        </w:rPr>
        <w:t xml:space="preserve"> </w:t>
      </w:r>
      <w:r w:rsidR="002623D6" w:rsidRPr="00FD38A7">
        <w:rPr>
          <w:b/>
          <w:bCs/>
          <w:sz w:val="22"/>
          <w:szCs w:val="22"/>
        </w:rPr>
        <w:tab/>
      </w:r>
    </w:p>
    <w:p w14:paraId="2133B139" w14:textId="1D29D754" w:rsidR="00A40DCB" w:rsidRDefault="003D59AA" w:rsidP="00FC22E0">
      <w:pPr>
        <w:jc w:val="both"/>
        <w:rPr>
          <w:sz w:val="22"/>
          <w:szCs w:val="22"/>
        </w:rPr>
      </w:pPr>
      <w:r>
        <w:rPr>
          <w:sz w:val="22"/>
          <w:szCs w:val="22"/>
        </w:rPr>
        <w:t>The identification of cytostatic drugs that have new targets and/or modality can be transformative for the treatment of cancer. Our work could pose the foundations for</w:t>
      </w:r>
      <w:r w:rsidR="004B1482">
        <w:rPr>
          <w:sz w:val="22"/>
          <w:szCs w:val="22"/>
        </w:rPr>
        <w:t xml:space="preserve"> the development of several drugs. </w:t>
      </w:r>
    </w:p>
    <w:p w14:paraId="5254D5D4" w14:textId="77777777" w:rsidR="00FD38A7" w:rsidRDefault="00FD38A7" w:rsidP="00FC22E0">
      <w:pPr>
        <w:jc w:val="both"/>
        <w:rPr>
          <w:sz w:val="22"/>
          <w:szCs w:val="22"/>
        </w:rPr>
      </w:pPr>
    </w:p>
    <w:p w14:paraId="32E32B1A" w14:textId="77777777" w:rsidR="00D218EB" w:rsidRDefault="00D218EB" w:rsidP="00FC22E0">
      <w:pPr>
        <w:jc w:val="both"/>
        <w:rPr>
          <w:sz w:val="22"/>
          <w:szCs w:val="22"/>
        </w:rPr>
      </w:pPr>
    </w:p>
    <w:p w14:paraId="2F33498C" w14:textId="636487AF" w:rsidR="002E79A8" w:rsidRPr="00FD38A7" w:rsidRDefault="00A40DCB" w:rsidP="00FC22E0">
      <w:pPr>
        <w:jc w:val="both"/>
        <w:rPr>
          <w:b/>
          <w:bCs/>
          <w:sz w:val="22"/>
          <w:szCs w:val="22"/>
        </w:rPr>
      </w:pPr>
      <w:r w:rsidRPr="00FD38A7">
        <w:rPr>
          <w:b/>
          <w:bCs/>
          <w:sz w:val="22"/>
          <w:szCs w:val="22"/>
        </w:rPr>
        <w:lastRenderedPageBreak/>
        <w:t>Techniques/model systems</w:t>
      </w:r>
      <w:r w:rsidR="00B402B9">
        <w:rPr>
          <w:b/>
          <w:bCs/>
          <w:sz w:val="22"/>
          <w:szCs w:val="22"/>
        </w:rPr>
        <w:t xml:space="preserve"> to be used</w:t>
      </w:r>
      <w:r w:rsidRPr="00FD38A7">
        <w:rPr>
          <w:b/>
          <w:bCs/>
          <w:sz w:val="22"/>
          <w:szCs w:val="22"/>
        </w:rPr>
        <w:t>:</w:t>
      </w:r>
      <w:r w:rsidR="002623D6" w:rsidRPr="00FD38A7">
        <w:rPr>
          <w:b/>
          <w:bCs/>
          <w:sz w:val="22"/>
          <w:szCs w:val="22"/>
        </w:rPr>
        <w:t xml:space="preserve"> </w:t>
      </w:r>
      <w:r w:rsidR="002623D6" w:rsidRPr="00FD38A7">
        <w:rPr>
          <w:b/>
          <w:bCs/>
          <w:sz w:val="22"/>
          <w:szCs w:val="22"/>
        </w:rPr>
        <w:tab/>
      </w:r>
    </w:p>
    <w:p w14:paraId="22B63917" w14:textId="123AAA44" w:rsidR="00B402B9" w:rsidRDefault="004B1482" w:rsidP="00FC22E0">
      <w:pPr>
        <w:jc w:val="both"/>
        <w:rPr>
          <w:sz w:val="22"/>
          <w:szCs w:val="22"/>
        </w:rPr>
      </w:pPr>
      <w:r>
        <w:rPr>
          <w:sz w:val="22"/>
          <w:szCs w:val="22"/>
        </w:rPr>
        <w:t>Genetic manipulation of cells using CRISPR, high-throughput drug screens, high-content imaging analysis, drug development.</w:t>
      </w:r>
    </w:p>
    <w:p w14:paraId="427F8539" w14:textId="77777777" w:rsidR="00F27E84" w:rsidRDefault="00F27E84" w:rsidP="00FC22E0">
      <w:pPr>
        <w:jc w:val="both"/>
        <w:rPr>
          <w:b/>
          <w:bCs/>
          <w:sz w:val="22"/>
          <w:szCs w:val="22"/>
        </w:rPr>
      </w:pPr>
    </w:p>
    <w:p w14:paraId="018C0E15" w14:textId="01089D19" w:rsidR="002E79A8" w:rsidRDefault="002E79A8" w:rsidP="00FC22E0">
      <w:pPr>
        <w:jc w:val="both"/>
        <w:rPr>
          <w:b/>
          <w:bCs/>
          <w:sz w:val="22"/>
          <w:szCs w:val="22"/>
        </w:rPr>
      </w:pPr>
      <w:r w:rsidRPr="00FD38A7">
        <w:rPr>
          <w:b/>
          <w:bCs/>
          <w:sz w:val="22"/>
          <w:szCs w:val="22"/>
        </w:rPr>
        <w:t>Papers of interest:</w:t>
      </w:r>
    </w:p>
    <w:p w14:paraId="51321D53" w14:textId="085BE8E6" w:rsidR="004B1482" w:rsidRPr="00FD38A7" w:rsidRDefault="004B1482" w:rsidP="00FC22E0">
      <w:pPr>
        <w:jc w:val="both"/>
        <w:rPr>
          <w:b/>
          <w:bCs/>
          <w:sz w:val="22"/>
          <w:szCs w:val="22"/>
        </w:rPr>
      </w:pPr>
      <w:r>
        <w:rPr>
          <w:b/>
          <w:bCs/>
          <w:sz w:val="22"/>
          <w:szCs w:val="22"/>
        </w:rPr>
        <w:fldChar w:fldCharType="begin">
          <w:fldData xml:space="preserve">PEVuZE5vdGU+PENpdGU+PEF1dGhvcj5EJmFwb3M7QW5naW9sZWxsYTwvQXV0aG9yPjxZZWFyPjIw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</w:fldData>
        </w:fldChar>
      </w:r>
      <w:r w:rsidR="00E35980">
        <w:rPr>
          <w:b/>
          <w:bCs/>
          <w:sz w:val="22"/>
          <w:szCs w:val="22"/>
        </w:rPr>
        <w:instrText xml:space="preserve"> ADDIN EN.CITE </w:instrText>
      </w:r>
      <w:r w:rsidR="00E35980">
        <w:rPr>
          <w:b/>
          <w:bCs/>
          <w:sz w:val="22"/>
          <w:szCs w:val="22"/>
        </w:rPr>
        <w:fldChar w:fldCharType="begin">
          <w:fldData xml:space="preserve">PEVuZE5vdGU+PENpdGU+PEF1dGhvcj5EJmFwb3M7QW5naW9sZWxsYTwvQXV0aG9yPjxZZWFyPjIw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</w:fldData>
        </w:fldChar>
      </w:r>
      <w:r w:rsidR="00E35980">
        <w:rPr>
          <w:b/>
          <w:bCs/>
          <w:sz w:val="22"/>
          <w:szCs w:val="22"/>
        </w:rPr>
        <w:instrText xml:space="preserve"> ADDIN EN.CITE.DATA </w:instrText>
      </w:r>
      <w:r w:rsidR="00E35980">
        <w:rPr>
          <w:b/>
          <w:bCs/>
          <w:sz w:val="22"/>
          <w:szCs w:val="22"/>
        </w:rPr>
      </w:r>
      <w:r w:rsidR="00E35980">
        <w:rPr>
          <w:b/>
          <w:bCs/>
          <w:sz w:val="22"/>
          <w:szCs w:val="22"/>
        </w:rPr>
        <w:fldChar w:fldCharType="end"/>
      </w:r>
      <w:r>
        <w:rPr>
          <w:b/>
          <w:bCs/>
          <w:sz w:val="22"/>
          <w:szCs w:val="22"/>
        </w:rPr>
      </w:r>
      <w:r>
        <w:rPr>
          <w:b/>
          <w:bCs/>
          <w:sz w:val="22"/>
          <w:szCs w:val="22"/>
        </w:rPr>
        <w:fldChar w:fldCharType="separate"/>
      </w:r>
      <w:r w:rsidR="00E35980">
        <w:rPr>
          <w:b/>
          <w:bCs/>
          <w:noProof/>
          <w:sz w:val="22"/>
          <w:szCs w:val="22"/>
        </w:rPr>
        <w:t>(D'Angiolella et al., 2012, Chen et al., 2022)</w:t>
      </w:r>
      <w:r>
        <w:rPr>
          <w:b/>
          <w:bCs/>
          <w:sz w:val="22"/>
          <w:szCs w:val="22"/>
        </w:rPr>
        <w:fldChar w:fldCharType="end"/>
      </w:r>
    </w:p>
    <w:p w14:paraId="7C37F84D" w14:textId="77777777" w:rsidR="002E79A8" w:rsidRPr="0007041D" w:rsidRDefault="002E79A8" w:rsidP="00FC22E0">
      <w:pPr>
        <w:jc w:val="both"/>
        <w:rPr>
          <w:sz w:val="22"/>
          <w:szCs w:val="22"/>
        </w:rPr>
      </w:pPr>
    </w:p>
    <w:p w14:paraId="17A44A39" w14:textId="77777777" w:rsidR="004B1482" w:rsidRDefault="004C20F6">
      <w:pPr>
        <w:rPr>
          <w:sz w:val="22"/>
          <w:szCs w:val="22"/>
        </w:rPr>
      </w:pPr>
      <w:r w:rsidRPr="0007041D">
        <w:rPr>
          <w:sz w:val="22"/>
          <w:szCs w:val="22"/>
        </w:rPr>
        <w:t xml:space="preserve"> </w:t>
      </w:r>
    </w:p>
    <w:p w14:paraId="2B79C769" w14:textId="77777777" w:rsidR="004B1482" w:rsidRDefault="004B1482">
      <w:pPr>
        <w:rPr>
          <w:sz w:val="22"/>
          <w:szCs w:val="22"/>
        </w:rPr>
      </w:pPr>
    </w:p>
    <w:p w14:paraId="70B0311C" w14:textId="77777777" w:rsidR="00E35980" w:rsidRPr="00E35980" w:rsidRDefault="004B1482" w:rsidP="00E35980">
      <w:pPr>
        <w:pStyle w:val="EndNoteBibliography"/>
        <w:ind w:left="720" w:hanging="720"/>
        <w:rPr>
          <w:noProof/>
        </w:rPr>
      </w:pPr>
      <w:r>
        <w:rPr>
          <w:sz w:val="22"/>
          <w:szCs w:val="22"/>
        </w:rPr>
        <w:fldChar w:fldCharType="begin"/>
      </w:r>
      <w:r>
        <w:rPr>
          <w:sz w:val="22"/>
          <w:szCs w:val="22"/>
        </w:rPr>
        <w:instrText xml:space="preserve"> ADDIN EN.REFLIST </w:instrText>
      </w:r>
      <w:r>
        <w:rPr>
          <w:sz w:val="22"/>
          <w:szCs w:val="22"/>
        </w:rPr>
        <w:fldChar w:fldCharType="separate"/>
      </w:r>
      <w:r w:rsidR="00E35980" w:rsidRPr="00E35980">
        <w:rPr>
          <w:noProof/>
        </w:rPr>
        <w:t xml:space="preserve">AYALA-AGUILERA, C. C., GE, Y., LORENTE-MACIAS, A., JONES, B. N., ADAM, C., CARRAGHER, N. O. &amp; UNCITI-BROCETA, A. 2024. Ligand-centred phenotype-driven development of potent kinase inhibitors against oesophageal cancer. </w:t>
      </w:r>
      <w:r w:rsidR="00E35980" w:rsidRPr="00E35980">
        <w:rPr>
          <w:i/>
          <w:noProof/>
        </w:rPr>
        <w:t>RSC Med Chem,</w:t>
      </w:r>
      <w:r w:rsidR="00E35980" w:rsidRPr="00E35980">
        <w:rPr>
          <w:noProof/>
        </w:rPr>
        <w:t xml:space="preserve"> 16</w:t>
      </w:r>
      <w:r w:rsidR="00E35980" w:rsidRPr="00E35980">
        <w:rPr>
          <w:b/>
          <w:noProof/>
        </w:rPr>
        <w:t>,</w:t>
      </w:r>
      <w:r w:rsidR="00E35980" w:rsidRPr="00E35980">
        <w:rPr>
          <w:noProof/>
        </w:rPr>
        <w:t xml:space="preserve"> 379-91.</w:t>
      </w:r>
    </w:p>
    <w:p w14:paraId="56B7EFD0" w14:textId="77777777" w:rsidR="00E35980" w:rsidRPr="00E35980" w:rsidRDefault="00E35980" w:rsidP="00E35980">
      <w:pPr>
        <w:pStyle w:val="EndNoteBibliography"/>
        <w:ind w:left="720" w:hanging="720"/>
        <w:rPr>
          <w:noProof/>
        </w:rPr>
      </w:pPr>
      <w:r w:rsidRPr="00E35980">
        <w:rPr>
          <w:noProof/>
        </w:rPr>
        <w:t xml:space="preserve">CHEN, Z., IORIS, R. M., RICHARDSON, S., VAN ESS, A. N., VENDRELL, I., KESSLER, B. M., BUFFA, F. M., BUSINO, L., CLIFFORD, S. C., BULLOCK, A. N. &amp; D'ANGIOLELLA, V. 2022. Disease-associated KBTBD4 mutations in medulloblastoma elicit neomorphic ubiquitylation activity to promote CoREST degradation. </w:t>
      </w:r>
      <w:r w:rsidRPr="00E35980">
        <w:rPr>
          <w:i/>
          <w:noProof/>
        </w:rPr>
        <w:t>Cell Death Differ</w:t>
      </w:r>
      <w:r w:rsidRPr="00E35980">
        <w:rPr>
          <w:noProof/>
        </w:rPr>
        <w:t>.</w:t>
      </w:r>
    </w:p>
    <w:p w14:paraId="621F8434" w14:textId="77777777" w:rsidR="00E35980" w:rsidRPr="00E35980" w:rsidRDefault="00E35980" w:rsidP="00E35980">
      <w:pPr>
        <w:pStyle w:val="EndNoteBibliography"/>
        <w:ind w:left="720" w:hanging="720"/>
        <w:rPr>
          <w:noProof/>
        </w:rPr>
      </w:pPr>
      <w:r w:rsidRPr="00E35980">
        <w:rPr>
          <w:noProof/>
        </w:rPr>
        <w:t xml:space="preserve">D'ANGIOLELLA, V., DONATO, V., FORRESTER, F. M., JEONG, Y. T., PELLACANI, C., KUDO, Y., SARAF, A., FLORENS, L., WASHBURN, M. P. &amp; PAGANO, M. 2012. Cyclin F-mediated degradation of ribonucleotide reductase M2 controls genome integrity and DNA repair. </w:t>
      </w:r>
      <w:r w:rsidRPr="00E35980">
        <w:rPr>
          <w:i/>
          <w:noProof/>
        </w:rPr>
        <w:t>Cell,</w:t>
      </w:r>
      <w:r w:rsidRPr="00E35980">
        <w:rPr>
          <w:noProof/>
        </w:rPr>
        <w:t xml:space="preserve"> 149</w:t>
      </w:r>
      <w:r w:rsidRPr="00E35980">
        <w:rPr>
          <w:b/>
          <w:noProof/>
        </w:rPr>
        <w:t>,</w:t>
      </w:r>
      <w:r w:rsidRPr="00E35980">
        <w:rPr>
          <w:noProof/>
        </w:rPr>
        <w:t xml:space="preserve"> 1023-34.</w:t>
      </w:r>
    </w:p>
    <w:p w14:paraId="5E5DB2EA" w14:textId="77777777" w:rsidR="00E35980" w:rsidRPr="00E35980" w:rsidRDefault="00E35980" w:rsidP="00E35980">
      <w:pPr>
        <w:pStyle w:val="EndNoteBibliography"/>
        <w:ind w:left="720" w:hanging="720"/>
        <w:rPr>
          <w:noProof/>
        </w:rPr>
      </w:pPr>
      <w:r w:rsidRPr="00E35980">
        <w:rPr>
          <w:noProof/>
        </w:rPr>
        <w:t xml:space="preserve">LOFTUS, A. E. P., ROMANO, M. S., PHUONG, A. N., MCKINNEL, B. J., MUIR, M. T., FURQAN, M., DAWSON, J. C., AVALLE, L., DOUGLAS, A. T., MORT, R. L., BYRON, A., CARRAGHER, N. O., POLLARD, S. M., BRUNTON, V. G. &amp; FRAME, M. C. 2024. An ILK/STAT3 pathway controls glioblastoma stem cell plasticity. </w:t>
      </w:r>
      <w:r w:rsidRPr="00E35980">
        <w:rPr>
          <w:i/>
          <w:noProof/>
        </w:rPr>
        <w:t>Dev Cell,</w:t>
      </w:r>
      <w:r w:rsidRPr="00E35980">
        <w:rPr>
          <w:noProof/>
        </w:rPr>
        <w:t xml:space="preserve"> 59</w:t>
      </w:r>
      <w:r w:rsidRPr="00E35980">
        <w:rPr>
          <w:b/>
          <w:noProof/>
        </w:rPr>
        <w:t>,</w:t>
      </w:r>
      <w:r w:rsidRPr="00E35980">
        <w:rPr>
          <w:noProof/>
        </w:rPr>
        <w:t xml:space="preserve"> 3197-3212 e7.</w:t>
      </w:r>
    </w:p>
    <w:p w14:paraId="3E132850" w14:textId="77777777" w:rsidR="00E35980" w:rsidRPr="00E35980" w:rsidRDefault="00E35980" w:rsidP="00E35980">
      <w:pPr>
        <w:pStyle w:val="EndNoteBibliography"/>
        <w:ind w:left="720" w:hanging="720"/>
        <w:rPr>
          <w:noProof/>
        </w:rPr>
      </w:pPr>
      <w:r w:rsidRPr="00E35980">
        <w:rPr>
          <w:noProof/>
        </w:rPr>
        <w:t xml:space="preserve">YANG, H., FOUAD, S., SMITH, P., BAE, E. Y., JI, Y., LAN, X., VAN ESS, A., BUFFA, F. M., FISCHER, R., VENDRELL, I., KESSLER, B. M. &amp; D'ANGIOLELLA, V. 2024. Cyclin F-EXO1 axis controls cell cycle-dependent execution of double-strand break repair. </w:t>
      </w:r>
      <w:r w:rsidRPr="00E35980">
        <w:rPr>
          <w:i/>
          <w:noProof/>
        </w:rPr>
        <w:t>Sci Adv,</w:t>
      </w:r>
      <w:r w:rsidRPr="00E35980">
        <w:rPr>
          <w:noProof/>
        </w:rPr>
        <w:t xml:space="preserve"> 10</w:t>
      </w:r>
      <w:r w:rsidRPr="00E35980">
        <w:rPr>
          <w:b/>
          <w:noProof/>
        </w:rPr>
        <w:t>,</w:t>
      </w:r>
      <w:r w:rsidRPr="00E35980">
        <w:rPr>
          <w:noProof/>
        </w:rPr>
        <w:t xml:space="preserve"> eado0636.</w:t>
      </w:r>
    </w:p>
    <w:p w14:paraId="6F539C86" w14:textId="31255EA5" w:rsidR="0007041D" w:rsidRPr="0007041D" w:rsidRDefault="004B1482">
      <w:pPr>
        <w:rPr>
          <w:sz w:val="22"/>
          <w:szCs w:val="22"/>
        </w:rPr>
      </w:pPr>
      <w:r>
        <w:rPr>
          <w:sz w:val="22"/>
          <w:szCs w:val="22"/>
        </w:rPr>
        <w:fldChar w:fldCharType="end"/>
      </w:r>
      <w:r>
        <w:rPr>
          <w:sz w:val="22"/>
          <w:szCs w:val="22"/>
        </w:rPr>
        <w:fldChar w:fldCharType="begin">
          <w:fldData xml:space="preserve">PEVuZE5vdGU+PENpdGU+PEF1dGhvcj5ZYW5nPC9BdXRob3I+PFllYXI+MjAyNDwvWWVhcj48UmVj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</w:fldData>
        </w:fldChar>
      </w:r>
      <w:r w:rsidR="00E35980">
        <w:rPr>
          <w:sz w:val="22"/>
          <w:szCs w:val="22"/>
        </w:rPr>
        <w:instrText xml:space="preserve"> ADDIN EN.CITE </w:instrText>
      </w:r>
      <w:r w:rsidR="00E35980">
        <w:rPr>
          <w:sz w:val="22"/>
          <w:szCs w:val="22"/>
        </w:rPr>
        <w:fldChar w:fldCharType="begin">
          <w:fldData xml:space="preserve">PEVuZE5vdGU+PENpdGU+PEF1dGhvcj5ZYW5nPC9BdXRob3I+PFllYXI+MjAyNDwvWWVhcj48UmVj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</w:fldData>
        </w:fldChar>
      </w:r>
      <w:r w:rsidR="00E35980">
        <w:rPr>
          <w:sz w:val="22"/>
          <w:szCs w:val="22"/>
        </w:rPr>
        <w:instrText xml:space="preserve"> ADDIN EN.CITE.DATA </w:instrText>
      </w:r>
      <w:r w:rsidR="00E35980">
        <w:rPr>
          <w:sz w:val="22"/>
          <w:szCs w:val="22"/>
        </w:rPr>
      </w:r>
      <w:r w:rsidR="00E35980">
        <w:rPr>
          <w:sz w:val="22"/>
          <w:szCs w:val="22"/>
        </w:rPr>
        <w:fldChar w:fldCharType="end"/>
      </w:r>
      <w:r>
        <w:rPr>
          <w:sz w:val="22"/>
          <w:szCs w:val="22"/>
        </w:rPr>
      </w:r>
      <w:r>
        <w:rPr>
          <w:sz w:val="22"/>
          <w:szCs w:val="22"/>
        </w:rPr>
        <w:fldChar w:fldCharType="separate"/>
      </w:r>
      <w:r w:rsidR="00E35980">
        <w:rPr>
          <w:noProof/>
          <w:sz w:val="22"/>
          <w:szCs w:val="22"/>
        </w:rPr>
        <w:t>(Yang et al., 2024, Ayala-Aguilera et al., 2024, Loftus et al., 2024)</w:t>
      </w:r>
      <w:r>
        <w:rPr>
          <w:sz w:val="22"/>
          <w:szCs w:val="22"/>
        </w:rPr>
        <w:fldChar w:fldCharType="end"/>
      </w:r>
    </w:p>
    <w:sectPr w:rsidR="0007041D" w:rsidRPr="0007041D" w:rsidSect="00FD38A7">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FranklinGothic-Heavy">
    <w:panose1 w:val="020B0604020202020204"/>
    <w:charset w:val="00"/>
    <w:family w:val="swiss"/>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113D78"/>
    <w:multiLevelType w:val="multilevel"/>
    <w:tmpl w:val="E286B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D0154F"/>
    <w:multiLevelType w:val="hybridMultilevel"/>
    <w:tmpl w:val="55840978"/>
    <w:lvl w:ilvl="0" w:tplc="ABBCFD5E">
      <w:start w:val="1"/>
      <w:numFmt w:val="bullet"/>
      <w:lvlText w:val="•"/>
      <w:lvlJc w:val="left"/>
      <w:pPr>
        <w:tabs>
          <w:tab w:val="num" w:pos="720"/>
        </w:tabs>
        <w:ind w:left="720" w:hanging="360"/>
      </w:pPr>
      <w:rPr>
        <w:rFonts w:ascii="Arial" w:hAnsi="Arial" w:hint="default"/>
      </w:rPr>
    </w:lvl>
    <w:lvl w:ilvl="1" w:tplc="BEB6BFBC" w:tentative="1">
      <w:start w:val="1"/>
      <w:numFmt w:val="bullet"/>
      <w:lvlText w:val="•"/>
      <w:lvlJc w:val="left"/>
      <w:pPr>
        <w:tabs>
          <w:tab w:val="num" w:pos="1440"/>
        </w:tabs>
        <w:ind w:left="1440" w:hanging="360"/>
      </w:pPr>
      <w:rPr>
        <w:rFonts w:ascii="Arial" w:hAnsi="Arial" w:hint="default"/>
      </w:rPr>
    </w:lvl>
    <w:lvl w:ilvl="2" w:tplc="05F864D6" w:tentative="1">
      <w:start w:val="1"/>
      <w:numFmt w:val="bullet"/>
      <w:lvlText w:val="•"/>
      <w:lvlJc w:val="left"/>
      <w:pPr>
        <w:tabs>
          <w:tab w:val="num" w:pos="2160"/>
        </w:tabs>
        <w:ind w:left="2160" w:hanging="360"/>
      </w:pPr>
      <w:rPr>
        <w:rFonts w:ascii="Arial" w:hAnsi="Arial" w:hint="default"/>
      </w:rPr>
    </w:lvl>
    <w:lvl w:ilvl="3" w:tplc="D37254F0" w:tentative="1">
      <w:start w:val="1"/>
      <w:numFmt w:val="bullet"/>
      <w:lvlText w:val="•"/>
      <w:lvlJc w:val="left"/>
      <w:pPr>
        <w:tabs>
          <w:tab w:val="num" w:pos="2880"/>
        </w:tabs>
        <w:ind w:left="2880" w:hanging="360"/>
      </w:pPr>
      <w:rPr>
        <w:rFonts w:ascii="Arial" w:hAnsi="Arial" w:hint="default"/>
      </w:rPr>
    </w:lvl>
    <w:lvl w:ilvl="4" w:tplc="FA8C4FBE" w:tentative="1">
      <w:start w:val="1"/>
      <w:numFmt w:val="bullet"/>
      <w:lvlText w:val="•"/>
      <w:lvlJc w:val="left"/>
      <w:pPr>
        <w:tabs>
          <w:tab w:val="num" w:pos="3600"/>
        </w:tabs>
        <w:ind w:left="3600" w:hanging="360"/>
      </w:pPr>
      <w:rPr>
        <w:rFonts w:ascii="Arial" w:hAnsi="Arial" w:hint="default"/>
      </w:rPr>
    </w:lvl>
    <w:lvl w:ilvl="5" w:tplc="86C22336" w:tentative="1">
      <w:start w:val="1"/>
      <w:numFmt w:val="bullet"/>
      <w:lvlText w:val="•"/>
      <w:lvlJc w:val="left"/>
      <w:pPr>
        <w:tabs>
          <w:tab w:val="num" w:pos="4320"/>
        </w:tabs>
        <w:ind w:left="4320" w:hanging="360"/>
      </w:pPr>
      <w:rPr>
        <w:rFonts w:ascii="Arial" w:hAnsi="Arial" w:hint="default"/>
      </w:rPr>
    </w:lvl>
    <w:lvl w:ilvl="6" w:tplc="24B0EFA6" w:tentative="1">
      <w:start w:val="1"/>
      <w:numFmt w:val="bullet"/>
      <w:lvlText w:val="•"/>
      <w:lvlJc w:val="left"/>
      <w:pPr>
        <w:tabs>
          <w:tab w:val="num" w:pos="5040"/>
        </w:tabs>
        <w:ind w:left="5040" w:hanging="360"/>
      </w:pPr>
      <w:rPr>
        <w:rFonts w:ascii="Arial" w:hAnsi="Arial" w:hint="default"/>
      </w:rPr>
    </w:lvl>
    <w:lvl w:ilvl="7" w:tplc="37F88964" w:tentative="1">
      <w:start w:val="1"/>
      <w:numFmt w:val="bullet"/>
      <w:lvlText w:val="•"/>
      <w:lvlJc w:val="left"/>
      <w:pPr>
        <w:tabs>
          <w:tab w:val="num" w:pos="5760"/>
        </w:tabs>
        <w:ind w:left="5760" w:hanging="360"/>
      </w:pPr>
      <w:rPr>
        <w:rFonts w:ascii="Arial" w:hAnsi="Arial" w:hint="default"/>
      </w:rPr>
    </w:lvl>
    <w:lvl w:ilvl="8" w:tplc="67D02E6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4494913"/>
    <w:multiLevelType w:val="multilevel"/>
    <w:tmpl w:val="3D044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40012142">
    <w:abstractNumId w:val="0"/>
    <w:lvlOverride w:ilvl="0">
      <w:lvl w:ilvl="0">
        <w:numFmt w:val="bullet"/>
        <w:lvlText w:val=""/>
        <w:lvlJc w:val="left"/>
        <w:pPr>
          <w:tabs>
            <w:tab w:val="num" w:pos="720"/>
          </w:tabs>
          <w:ind w:left="720" w:hanging="360"/>
        </w:pPr>
        <w:rPr>
          <w:rFonts w:ascii="Wingdings" w:hAnsi="Wingdings" w:hint="default"/>
          <w:sz w:val="20"/>
        </w:rPr>
      </w:lvl>
    </w:lvlOverride>
  </w:num>
  <w:num w:numId="2" w16cid:durableId="1068724678">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3" w16cid:durableId="7684308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xaxwv21xd52qep9fbpprrw2wsvtarssdpz&quot;&gt;MIDequiplib&lt;record-ids&gt;&lt;item&gt;2&lt;/item&gt;&lt;item&gt;4&lt;/item&gt;&lt;item&gt;8&lt;/item&gt;&lt;item&gt;38&lt;/item&gt;&lt;item&gt;39&lt;/item&gt;&lt;/record-ids&gt;&lt;/item&gt;&lt;/Libraries&gt;"/>
  </w:docVars>
  <w:rsids>
    <w:rsidRoot w:val="002E79A8"/>
    <w:rsid w:val="00006BCD"/>
    <w:rsid w:val="000142AB"/>
    <w:rsid w:val="00017B08"/>
    <w:rsid w:val="00024713"/>
    <w:rsid w:val="0003779B"/>
    <w:rsid w:val="00044314"/>
    <w:rsid w:val="0004733F"/>
    <w:rsid w:val="00054762"/>
    <w:rsid w:val="00061570"/>
    <w:rsid w:val="0007041D"/>
    <w:rsid w:val="0007166E"/>
    <w:rsid w:val="000764FE"/>
    <w:rsid w:val="000837D6"/>
    <w:rsid w:val="00097D5E"/>
    <w:rsid w:val="000A0508"/>
    <w:rsid w:val="000D5447"/>
    <w:rsid w:val="001017F0"/>
    <w:rsid w:val="0011005A"/>
    <w:rsid w:val="00120842"/>
    <w:rsid w:val="00131A26"/>
    <w:rsid w:val="00133C50"/>
    <w:rsid w:val="00140477"/>
    <w:rsid w:val="00144D9A"/>
    <w:rsid w:val="00181EC0"/>
    <w:rsid w:val="00182EED"/>
    <w:rsid w:val="001843D7"/>
    <w:rsid w:val="00184DDB"/>
    <w:rsid w:val="00185C40"/>
    <w:rsid w:val="0018742E"/>
    <w:rsid w:val="001A195F"/>
    <w:rsid w:val="001A2F10"/>
    <w:rsid w:val="001A372D"/>
    <w:rsid w:val="001D0E00"/>
    <w:rsid w:val="001D1422"/>
    <w:rsid w:val="001F70D4"/>
    <w:rsid w:val="002035FA"/>
    <w:rsid w:val="00205E88"/>
    <w:rsid w:val="00220AB3"/>
    <w:rsid w:val="00237C02"/>
    <w:rsid w:val="00250B7E"/>
    <w:rsid w:val="002623D6"/>
    <w:rsid w:val="00284AB7"/>
    <w:rsid w:val="00295BD2"/>
    <w:rsid w:val="002A5367"/>
    <w:rsid w:val="002A7313"/>
    <w:rsid w:val="002C1623"/>
    <w:rsid w:val="002C4AD0"/>
    <w:rsid w:val="002D250E"/>
    <w:rsid w:val="002D3F16"/>
    <w:rsid w:val="002D7EE6"/>
    <w:rsid w:val="002E4B35"/>
    <w:rsid w:val="002E79A8"/>
    <w:rsid w:val="00304FE4"/>
    <w:rsid w:val="00307421"/>
    <w:rsid w:val="0031122A"/>
    <w:rsid w:val="00317FAD"/>
    <w:rsid w:val="003274C4"/>
    <w:rsid w:val="00333CCB"/>
    <w:rsid w:val="0036376E"/>
    <w:rsid w:val="003702BF"/>
    <w:rsid w:val="00390CEF"/>
    <w:rsid w:val="0039164B"/>
    <w:rsid w:val="003919AE"/>
    <w:rsid w:val="003A10E0"/>
    <w:rsid w:val="003B7946"/>
    <w:rsid w:val="003C2062"/>
    <w:rsid w:val="003C23D8"/>
    <w:rsid w:val="003C52C7"/>
    <w:rsid w:val="003C6EE1"/>
    <w:rsid w:val="003D59AA"/>
    <w:rsid w:val="003E7732"/>
    <w:rsid w:val="004058D8"/>
    <w:rsid w:val="00414750"/>
    <w:rsid w:val="00416B1A"/>
    <w:rsid w:val="00417637"/>
    <w:rsid w:val="00420011"/>
    <w:rsid w:val="00421643"/>
    <w:rsid w:val="00421FC2"/>
    <w:rsid w:val="00426765"/>
    <w:rsid w:val="00445C1F"/>
    <w:rsid w:val="00446D40"/>
    <w:rsid w:val="00452D3D"/>
    <w:rsid w:val="004555C8"/>
    <w:rsid w:val="00465F21"/>
    <w:rsid w:val="00470765"/>
    <w:rsid w:val="004834B3"/>
    <w:rsid w:val="004A1214"/>
    <w:rsid w:val="004A4170"/>
    <w:rsid w:val="004B1482"/>
    <w:rsid w:val="004B38FE"/>
    <w:rsid w:val="004C20F6"/>
    <w:rsid w:val="004C69DF"/>
    <w:rsid w:val="004D1AAB"/>
    <w:rsid w:val="004E4A29"/>
    <w:rsid w:val="004E7A8B"/>
    <w:rsid w:val="004F6E90"/>
    <w:rsid w:val="0052413F"/>
    <w:rsid w:val="00533869"/>
    <w:rsid w:val="005519AB"/>
    <w:rsid w:val="00552691"/>
    <w:rsid w:val="00552B0E"/>
    <w:rsid w:val="00552C64"/>
    <w:rsid w:val="00556B8A"/>
    <w:rsid w:val="005601BF"/>
    <w:rsid w:val="00564A6B"/>
    <w:rsid w:val="00572E62"/>
    <w:rsid w:val="00574478"/>
    <w:rsid w:val="00580B79"/>
    <w:rsid w:val="00580F1C"/>
    <w:rsid w:val="00590BEF"/>
    <w:rsid w:val="005B2174"/>
    <w:rsid w:val="005B5315"/>
    <w:rsid w:val="005C1391"/>
    <w:rsid w:val="005C44DC"/>
    <w:rsid w:val="005D42AB"/>
    <w:rsid w:val="005E6340"/>
    <w:rsid w:val="005E6A4B"/>
    <w:rsid w:val="005F3370"/>
    <w:rsid w:val="0061555B"/>
    <w:rsid w:val="00625BAA"/>
    <w:rsid w:val="00631FF1"/>
    <w:rsid w:val="00645115"/>
    <w:rsid w:val="006527AB"/>
    <w:rsid w:val="006644F2"/>
    <w:rsid w:val="0067760A"/>
    <w:rsid w:val="00677C91"/>
    <w:rsid w:val="00687DEB"/>
    <w:rsid w:val="0069141C"/>
    <w:rsid w:val="006A1B96"/>
    <w:rsid w:val="006A688A"/>
    <w:rsid w:val="006B2E9D"/>
    <w:rsid w:val="006C4652"/>
    <w:rsid w:val="006C4A6D"/>
    <w:rsid w:val="006D7718"/>
    <w:rsid w:val="006E7418"/>
    <w:rsid w:val="006F1A4B"/>
    <w:rsid w:val="0070252B"/>
    <w:rsid w:val="00702EF8"/>
    <w:rsid w:val="007213B0"/>
    <w:rsid w:val="00730CFD"/>
    <w:rsid w:val="0074505A"/>
    <w:rsid w:val="00760F13"/>
    <w:rsid w:val="00766A3B"/>
    <w:rsid w:val="00766BA8"/>
    <w:rsid w:val="007674F9"/>
    <w:rsid w:val="00783754"/>
    <w:rsid w:val="0079183B"/>
    <w:rsid w:val="007B1387"/>
    <w:rsid w:val="007B3DB6"/>
    <w:rsid w:val="007E1B8D"/>
    <w:rsid w:val="00806088"/>
    <w:rsid w:val="008234BB"/>
    <w:rsid w:val="00830F86"/>
    <w:rsid w:val="00834F66"/>
    <w:rsid w:val="008435D0"/>
    <w:rsid w:val="008446F7"/>
    <w:rsid w:val="00853A5C"/>
    <w:rsid w:val="00863B41"/>
    <w:rsid w:val="0088111D"/>
    <w:rsid w:val="00883E01"/>
    <w:rsid w:val="008848C9"/>
    <w:rsid w:val="008A01DD"/>
    <w:rsid w:val="008B1292"/>
    <w:rsid w:val="008C7B6F"/>
    <w:rsid w:val="008F05D4"/>
    <w:rsid w:val="0090666A"/>
    <w:rsid w:val="009071E8"/>
    <w:rsid w:val="009119F0"/>
    <w:rsid w:val="00912DB0"/>
    <w:rsid w:val="00927A43"/>
    <w:rsid w:val="009443A5"/>
    <w:rsid w:val="00957354"/>
    <w:rsid w:val="00957F6F"/>
    <w:rsid w:val="009615E1"/>
    <w:rsid w:val="0097223C"/>
    <w:rsid w:val="009A1B38"/>
    <w:rsid w:val="009A24A1"/>
    <w:rsid w:val="009A2E79"/>
    <w:rsid w:val="009A4D07"/>
    <w:rsid w:val="009B3608"/>
    <w:rsid w:val="009C173E"/>
    <w:rsid w:val="009C4F5C"/>
    <w:rsid w:val="009D34FD"/>
    <w:rsid w:val="009E4293"/>
    <w:rsid w:val="009E5CBB"/>
    <w:rsid w:val="009F48E8"/>
    <w:rsid w:val="00A15748"/>
    <w:rsid w:val="00A20648"/>
    <w:rsid w:val="00A209D5"/>
    <w:rsid w:val="00A22819"/>
    <w:rsid w:val="00A40DCB"/>
    <w:rsid w:val="00A54AE9"/>
    <w:rsid w:val="00A61817"/>
    <w:rsid w:val="00A669DB"/>
    <w:rsid w:val="00A67A03"/>
    <w:rsid w:val="00A842A5"/>
    <w:rsid w:val="00AA284E"/>
    <w:rsid w:val="00AC0FF1"/>
    <w:rsid w:val="00AC6F46"/>
    <w:rsid w:val="00AF1722"/>
    <w:rsid w:val="00B044A3"/>
    <w:rsid w:val="00B26EB5"/>
    <w:rsid w:val="00B30596"/>
    <w:rsid w:val="00B359A2"/>
    <w:rsid w:val="00B402B9"/>
    <w:rsid w:val="00B60679"/>
    <w:rsid w:val="00B6331F"/>
    <w:rsid w:val="00B77342"/>
    <w:rsid w:val="00B777F1"/>
    <w:rsid w:val="00B83B9D"/>
    <w:rsid w:val="00B86BB9"/>
    <w:rsid w:val="00BA0B78"/>
    <w:rsid w:val="00BD5C34"/>
    <w:rsid w:val="00BF0AF2"/>
    <w:rsid w:val="00BF0D1F"/>
    <w:rsid w:val="00BF662F"/>
    <w:rsid w:val="00C032DA"/>
    <w:rsid w:val="00C11429"/>
    <w:rsid w:val="00C12124"/>
    <w:rsid w:val="00C171BF"/>
    <w:rsid w:val="00C223FF"/>
    <w:rsid w:val="00C449A1"/>
    <w:rsid w:val="00C72052"/>
    <w:rsid w:val="00C77662"/>
    <w:rsid w:val="00C91143"/>
    <w:rsid w:val="00C91D53"/>
    <w:rsid w:val="00CB7B52"/>
    <w:rsid w:val="00CC51FC"/>
    <w:rsid w:val="00CC5F43"/>
    <w:rsid w:val="00CF00FC"/>
    <w:rsid w:val="00D007A3"/>
    <w:rsid w:val="00D0491D"/>
    <w:rsid w:val="00D04B90"/>
    <w:rsid w:val="00D12F03"/>
    <w:rsid w:val="00D16F64"/>
    <w:rsid w:val="00D212C2"/>
    <w:rsid w:val="00D218EB"/>
    <w:rsid w:val="00D33511"/>
    <w:rsid w:val="00D33778"/>
    <w:rsid w:val="00D33C88"/>
    <w:rsid w:val="00D418EB"/>
    <w:rsid w:val="00D419F8"/>
    <w:rsid w:val="00D434EF"/>
    <w:rsid w:val="00D4618D"/>
    <w:rsid w:val="00D648C5"/>
    <w:rsid w:val="00D66602"/>
    <w:rsid w:val="00D7724C"/>
    <w:rsid w:val="00D876D7"/>
    <w:rsid w:val="00D90B46"/>
    <w:rsid w:val="00DA0B29"/>
    <w:rsid w:val="00DC6DA4"/>
    <w:rsid w:val="00DD4417"/>
    <w:rsid w:val="00DE1EC0"/>
    <w:rsid w:val="00E02046"/>
    <w:rsid w:val="00E0318E"/>
    <w:rsid w:val="00E13311"/>
    <w:rsid w:val="00E14662"/>
    <w:rsid w:val="00E3350B"/>
    <w:rsid w:val="00E35883"/>
    <w:rsid w:val="00E35980"/>
    <w:rsid w:val="00E405D3"/>
    <w:rsid w:val="00E4167F"/>
    <w:rsid w:val="00E43BD1"/>
    <w:rsid w:val="00E446E6"/>
    <w:rsid w:val="00E47654"/>
    <w:rsid w:val="00E67024"/>
    <w:rsid w:val="00E81F95"/>
    <w:rsid w:val="00E863C8"/>
    <w:rsid w:val="00EA4096"/>
    <w:rsid w:val="00EA45DE"/>
    <w:rsid w:val="00EA4991"/>
    <w:rsid w:val="00EB5BC6"/>
    <w:rsid w:val="00EC1725"/>
    <w:rsid w:val="00EC6142"/>
    <w:rsid w:val="00ED4A7A"/>
    <w:rsid w:val="00EF0BDF"/>
    <w:rsid w:val="00EF3DD1"/>
    <w:rsid w:val="00EF4062"/>
    <w:rsid w:val="00EF66D0"/>
    <w:rsid w:val="00F071A1"/>
    <w:rsid w:val="00F17804"/>
    <w:rsid w:val="00F235CE"/>
    <w:rsid w:val="00F24FEF"/>
    <w:rsid w:val="00F27E84"/>
    <w:rsid w:val="00F34F90"/>
    <w:rsid w:val="00F35F41"/>
    <w:rsid w:val="00F400FB"/>
    <w:rsid w:val="00F40232"/>
    <w:rsid w:val="00F60B06"/>
    <w:rsid w:val="00F61510"/>
    <w:rsid w:val="00F62260"/>
    <w:rsid w:val="00F74C0D"/>
    <w:rsid w:val="00F917DB"/>
    <w:rsid w:val="00FA3708"/>
    <w:rsid w:val="00FA3E49"/>
    <w:rsid w:val="00FA6820"/>
    <w:rsid w:val="00FB3BC7"/>
    <w:rsid w:val="00FB6561"/>
    <w:rsid w:val="00FC22E0"/>
    <w:rsid w:val="00FD38A7"/>
    <w:rsid w:val="00FE0A68"/>
    <w:rsid w:val="00FE3A94"/>
    <w:rsid w:val="00FE66D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790CD"/>
  <w15:docId w15:val="{ECFBB682-DE5D-4929-8315-7A30F096F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79A8"/>
    <w:rPr>
      <w:color w:val="0563C1" w:themeColor="hyperlink"/>
      <w:u w:val="single"/>
    </w:rPr>
  </w:style>
  <w:style w:type="character" w:customStyle="1" w:styleId="UnresolvedMention1">
    <w:name w:val="Unresolved Mention1"/>
    <w:basedOn w:val="DefaultParagraphFont"/>
    <w:uiPriority w:val="99"/>
    <w:semiHidden/>
    <w:unhideWhenUsed/>
    <w:rsid w:val="002E79A8"/>
    <w:rPr>
      <w:color w:val="605E5C"/>
      <w:shd w:val="clear" w:color="auto" w:fill="E1DFDD"/>
    </w:rPr>
  </w:style>
  <w:style w:type="character" w:styleId="FollowedHyperlink">
    <w:name w:val="FollowedHyperlink"/>
    <w:basedOn w:val="DefaultParagraphFont"/>
    <w:uiPriority w:val="99"/>
    <w:semiHidden/>
    <w:unhideWhenUsed/>
    <w:rsid w:val="004C20F6"/>
    <w:rPr>
      <w:color w:val="954F72" w:themeColor="followedHyperlink"/>
      <w:u w:val="single"/>
    </w:rPr>
  </w:style>
  <w:style w:type="character" w:styleId="CommentReference">
    <w:name w:val="annotation reference"/>
    <w:basedOn w:val="DefaultParagraphFont"/>
    <w:uiPriority w:val="99"/>
    <w:semiHidden/>
    <w:unhideWhenUsed/>
    <w:rsid w:val="00131A26"/>
    <w:rPr>
      <w:sz w:val="16"/>
      <w:szCs w:val="16"/>
    </w:rPr>
  </w:style>
  <w:style w:type="paragraph" w:styleId="CommentText">
    <w:name w:val="annotation text"/>
    <w:basedOn w:val="Normal"/>
    <w:link w:val="CommentTextChar"/>
    <w:uiPriority w:val="99"/>
    <w:semiHidden/>
    <w:unhideWhenUsed/>
    <w:rsid w:val="00131A26"/>
    <w:rPr>
      <w:sz w:val="20"/>
      <w:szCs w:val="20"/>
    </w:rPr>
  </w:style>
  <w:style w:type="character" w:customStyle="1" w:styleId="CommentTextChar">
    <w:name w:val="Comment Text Char"/>
    <w:basedOn w:val="DefaultParagraphFont"/>
    <w:link w:val="CommentText"/>
    <w:uiPriority w:val="99"/>
    <w:semiHidden/>
    <w:rsid w:val="00131A26"/>
    <w:rPr>
      <w:sz w:val="20"/>
      <w:szCs w:val="20"/>
    </w:rPr>
  </w:style>
  <w:style w:type="paragraph" w:styleId="CommentSubject">
    <w:name w:val="annotation subject"/>
    <w:basedOn w:val="CommentText"/>
    <w:next w:val="CommentText"/>
    <w:link w:val="CommentSubjectChar"/>
    <w:uiPriority w:val="99"/>
    <w:semiHidden/>
    <w:unhideWhenUsed/>
    <w:rsid w:val="00131A26"/>
    <w:rPr>
      <w:b/>
      <w:bCs/>
    </w:rPr>
  </w:style>
  <w:style w:type="character" w:customStyle="1" w:styleId="CommentSubjectChar">
    <w:name w:val="Comment Subject Char"/>
    <w:basedOn w:val="CommentTextChar"/>
    <w:link w:val="CommentSubject"/>
    <w:uiPriority w:val="99"/>
    <w:semiHidden/>
    <w:rsid w:val="00131A26"/>
    <w:rPr>
      <w:b/>
      <w:bCs/>
      <w:sz w:val="20"/>
      <w:szCs w:val="20"/>
    </w:rPr>
  </w:style>
  <w:style w:type="paragraph" w:styleId="BalloonText">
    <w:name w:val="Balloon Text"/>
    <w:basedOn w:val="Normal"/>
    <w:link w:val="BalloonTextChar"/>
    <w:uiPriority w:val="99"/>
    <w:semiHidden/>
    <w:unhideWhenUsed/>
    <w:rsid w:val="00131A2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1A26"/>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414750"/>
    <w:rPr>
      <w:color w:val="605E5C"/>
      <w:shd w:val="clear" w:color="auto" w:fill="E1DFDD"/>
    </w:rPr>
  </w:style>
  <w:style w:type="paragraph" w:customStyle="1" w:styleId="EndNoteBibliographyTitle">
    <w:name w:val="EndNote Bibliography Title"/>
    <w:basedOn w:val="Normal"/>
    <w:link w:val="EndNoteBibliographyTitleChar"/>
    <w:rsid w:val="004B148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B1482"/>
    <w:rPr>
      <w:rFonts w:ascii="Calibri" w:hAnsi="Calibri" w:cs="Calibri"/>
      <w:lang w:val="en-US"/>
    </w:rPr>
  </w:style>
  <w:style w:type="paragraph" w:customStyle="1" w:styleId="EndNoteBibliography">
    <w:name w:val="EndNote Bibliography"/>
    <w:basedOn w:val="Normal"/>
    <w:link w:val="EndNoteBibliographyChar"/>
    <w:rsid w:val="004B1482"/>
    <w:rPr>
      <w:rFonts w:ascii="Calibri" w:hAnsi="Calibri" w:cs="Calibri"/>
      <w:lang w:val="en-US"/>
    </w:rPr>
  </w:style>
  <w:style w:type="character" w:customStyle="1" w:styleId="EndNoteBibliographyChar">
    <w:name w:val="EndNote Bibliography Char"/>
    <w:basedOn w:val="DefaultParagraphFont"/>
    <w:link w:val="EndNoteBibliography"/>
    <w:rsid w:val="004B1482"/>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5975384">
      <w:bodyDiv w:val="1"/>
      <w:marLeft w:val="0"/>
      <w:marRight w:val="0"/>
      <w:marTop w:val="0"/>
      <w:marBottom w:val="0"/>
      <w:divBdr>
        <w:top w:val="none" w:sz="0" w:space="0" w:color="auto"/>
        <w:left w:val="none" w:sz="0" w:space="0" w:color="auto"/>
        <w:bottom w:val="none" w:sz="0" w:space="0" w:color="auto"/>
        <w:right w:val="none" w:sz="0" w:space="0" w:color="auto"/>
      </w:divBdr>
    </w:div>
    <w:div w:id="448091504">
      <w:bodyDiv w:val="1"/>
      <w:marLeft w:val="0"/>
      <w:marRight w:val="0"/>
      <w:marTop w:val="0"/>
      <w:marBottom w:val="0"/>
      <w:divBdr>
        <w:top w:val="none" w:sz="0" w:space="0" w:color="auto"/>
        <w:left w:val="none" w:sz="0" w:space="0" w:color="auto"/>
        <w:bottom w:val="none" w:sz="0" w:space="0" w:color="auto"/>
        <w:right w:val="none" w:sz="0" w:space="0" w:color="auto"/>
      </w:divBdr>
    </w:div>
    <w:div w:id="461000657">
      <w:bodyDiv w:val="1"/>
      <w:marLeft w:val="0"/>
      <w:marRight w:val="0"/>
      <w:marTop w:val="0"/>
      <w:marBottom w:val="0"/>
      <w:divBdr>
        <w:top w:val="none" w:sz="0" w:space="0" w:color="auto"/>
        <w:left w:val="none" w:sz="0" w:space="0" w:color="auto"/>
        <w:bottom w:val="none" w:sz="0" w:space="0" w:color="auto"/>
        <w:right w:val="none" w:sz="0" w:space="0" w:color="auto"/>
      </w:divBdr>
    </w:div>
    <w:div w:id="1292132630">
      <w:bodyDiv w:val="1"/>
      <w:marLeft w:val="0"/>
      <w:marRight w:val="0"/>
      <w:marTop w:val="0"/>
      <w:marBottom w:val="0"/>
      <w:divBdr>
        <w:top w:val="none" w:sz="0" w:space="0" w:color="auto"/>
        <w:left w:val="none" w:sz="0" w:space="0" w:color="auto"/>
        <w:bottom w:val="none" w:sz="0" w:space="0" w:color="auto"/>
        <w:right w:val="none" w:sz="0" w:space="0" w:color="auto"/>
      </w:divBdr>
    </w:div>
    <w:div w:id="1425154039">
      <w:bodyDiv w:val="1"/>
      <w:marLeft w:val="0"/>
      <w:marRight w:val="0"/>
      <w:marTop w:val="0"/>
      <w:marBottom w:val="0"/>
      <w:divBdr>
        <w:top w:val="none" w:sz="0" w:space="0" w:color="auto"/>
        <w:left w:val="none" w:sz="0" w:space="0" w:color="auto"/>
        <w:bottom w:val="none" w:sz="0" w:space="0" w:color="auto"/>
        <w:right w:val="none" w:sz="0" w:space="0" w:color="auto"/>
      </w:divBdr>
    </w:div>
    <w:div w:id="1430389528">
      <w:bodyDiv w:val="1"/>
      <w:marLeft w:val="0"/>
      <w:marRight w:val="0"/>
      <w:marTop w:val="0"/>
      <w:marBottom w:val="0"/>
      <w:divBdr>
        <w:top w:val="none" w:sz="0" w:space="0" w:color="auto"/>
        <w:left w:val="none" w:sz="0" w:space="0" w:color="auto"/>
        <w:bottom w:val="none" w:sz="0" w:space="0" w:color="auto"/>
        <w:right w:val="none" w:sz="0" w:space="0" w:color="auto"/>
      </w:divBdr>
      <w:divsChild>
        <w:div w:id="936451235">
          <w:marLeft w:val="446"/>
          <w:marRight w:val="0"/>
          <w:marTop w:val="0"/>
          <w:marBottom w:val="120"/>
          <w:divBdr>
            <w:top w:val="none" w:sz="0" w:space="0" w:color="auto"/>
            <w:left w:val="none" w:sz="0" w:space="0" w:color="auto"/>
            <w:bottom w:val="none" w:sz="0" w:space="0" w:color="auto"/>
            <w:right w:val="none" w:sz="0" w:space="0" w:color="auto"/>
          </w:divBdr>
        </w:div>
        <w:div w:id="1608151364">
          <w:marLeft w:val="446"/>
          <w:marRight w:val="0"/>
          <w:marTop w:val="0"/>
          <w:marBottom w:val="120"/>
          <w:divBdr>
            <w:top w:val="none" w:sz="0" w:space="0" w:color="auto"/>
            <w:left w:val="none" w:sz="0" w:space="0" w:color="auto"/>
            <w:bottom w:val="none" w:sz="0" w:space="0" w:color="auto"/>
            <w:right w:val="none" w:sz="0" w:space="0" w:color="auto"/>
          </w:divBdr>
        </w:div>
        <w:div w:id="483475226">
          <w:marLeft w:val="446"/>
          <w:marRight w:val="0"/>
          <w:marTop w:val="0"/>
          <w:marBottom w:val="120"/>
          <w:divBdr>
            <w:top w:val="none" w:sz="0" w:space="0" w:color="auto"/>
            <w:left w:val="none" w:sz="0" w:space="0" w:color="auto"/>
            <w:bottom w:val="none" w:sz="0" w:space="0" w:color="auto"/>
            <w:right w:val="none" w:sz="0" w:space="0" w:color="auto"/>
          </w:divBdr>
        </w:div>
      </w:divsChild>
    </w:div>
    <w:div w:id="2049911352">
      <w:bodyDiv w:val="1"/>
      <w:marLeft w:val="0"/>
      <w:marRight w:val="0"/>
      <w:marTop w:val="0"/>
      <w:marBottom w:val="0"/>
      <w:divBdr>
        <w:top w:val="none" w:sz="0" w:space="0" w:color="auto"/>
        <w:left w:val="none" w:sz="0" w:space="0" w:color="auto"/>
        <w:bottom w:val="none" w:sz="0" w:space="0" w:color="auto"/>
        <w:right w:val="none" w:sz="0" w:space="0" w:color="auto"/>
      </w:divBdr>
    </w:div>
    <w:div w:id="2125804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stitute-genetics-cancer.ed.ac.uk/research/research-groups-a-z/gourley-group" TargetMode="External"/><Relationship Id="rId13"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hyperlink" Target="https://edwebprofiles.ed.ac.uk/profile/neil-carragher" TargetMode="External"/><Relationship Id="rId12"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institute-genetics-cancer.ed.ac.uk/research/research-groups-a-z/d-angiolella-group" TargetMode="External"/><Relationship Id="rId11" Type="http://schemas.openxmlformats.org/officeDocument/2006/relationships/customXml" Target="../customXml/item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2A2CF7A769F2468233866FC41FFE9C" ma:contentTypeVersion="6" ma:contentTypeDescription="Create a new document." ma:contentTypeScope="" ma:versionID="71ef2673134ae278ec2cfabb4f745151">
  <xsd:schema xmlns:xsd="http://www.w3.org/2001/XMLSchema" xmlns:xs="http://www.w3.org/2001/XMLSchema" xmlns:p="http://schemas.microsoft.com/office/2006/metadata/properties" xmlns:ns2="1a0ba6c3-9c88-409f-a6c3-d7b30f0128f9" xmlns:ns3="2cc0b2b8-54f9-42b4-99e3-fe5849fa8056" targetNamespace="http://schemas.microsoft.com/office/2006/metadata/properties" ma:root="true" ma:fieldsID="b9ff581f5ffcd248d57e1857da5aed29" ns2:_="" ns3:_="">
    <xsd:import namespace="1a0ba6c3-9c88-409f-a6c3-d7b30f0128f9"/>
    <xsd:import namespace="2cc0b2b8-54f9-42b4-99e3-fe5849fa805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0ba6c3-9c88-409f-a6c3-d7b30f0128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c0b2b8-54f9-42b4-99e3-fe5849fa805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E75B3D6-B3EC-4273-A8F3-67FE2A155B1B}"/>
</file>

<file path=customXml/itemProps2.xml><?xml version="1.0" encoding="utf-8"?>
<ds:datastoreItem xmlns:ds="http://schemas.openxmlformats.org/officeDocument/2006/customXml" ds:itemID="{39713C4C-A2A8-47B4-8CC8-31E66465912F}"/>
</file>

<file path=customXml/itemProps3.xml><?xml version="1.0" encoding="utf-8"?>
<ds:datastoreItem xmlns:ds="http://schemas.openxmlformats.org/officeDocument/2006/customXml" ds:itemID="{927C8F02-9C33-4006-ABAD-1396CBA81F3A}"/>
</file>

<file path=docProps/app.xml><?xml version="1.0" encoding="utf-8"?>
<Properties xmlns="http://schemas.openxmlformats.org/officeDocument/2006/extended-properties" xmlns:vt="http://schemas.openxmlformats.org/officeDocument/2006/docPropsVTypes">
  <Template>Normal.dotm</Template>
  <TotalTime>3</TotalTime>
  <Pages>2</Pages>
  <Words>705</Words>
  <Characters>4020</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ryant</dc:creator>
  <cp:keywords/>
  <dc:description/>
  <cp:lastModifiedBy>Vincenzo D'Angiolella</cp:lastModifiedBy>
  <cp:revision>4</cp:revision>
  <dcterms:created xsi:type="dcterms:W3CDTF">2025-02-13T10:10:00Z</dcterms:created>
  <dcterms:modified xsi:type="dcterms:W3CDTF">2025-02-26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2A2CF7A769F2468233866FC41FFE9C</vt:lpwstr>
  </property>
</Properties>
</file>